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DB4BC" w14:textId="77777777" w:rsidR="00EF1526" w:rsidRDefault="00EF1526"/>
    <w:p w14:paraId="4DEB66C3" w14:textId="77777777" w:rsidR="00850B29" w:rsidRDefault="00850B29"/>
    <w:p w14:paraId="5AD23834" w14:textId="77777777" w:rsidR="00850B29" w:rsidRDefault="00850B29"/>
    <w:p w14:paraId="4DC31C46" w14:textId="77777777" w:rsidR="00850B29" w:rsidRDefault="00850B29"/>
    <w:p w14:paraId="51208D29" w14:textId="77777777" w:rsidR="00850B29" w:rsidRDefault="00850B29"/>
    <w:p w14:paraId="68D42EAA" w14:textId="7816F2AB" w:rsidR="00850B29" w:rsidRDefault="00AF6BED" w:rsidP="00721EC9">
      <w:pPr>
        <w:pStyle w:val="Heading1"/>
        <w:jc w:val="center"/>
      </w:pPr>
      <w:r>
        <w:t>T</w:t>
      </w:r>
      <w:r w:rsidR="006C31A4">
        <w:t>racking the</w:t>
      </w:r>
      <w:r>
        <w:t xml:space="preserve"> State in a Liberal Economy: </w:t>
      </w:r>
      <w:r w:rsidR="00C75086">
        <w:br/>
      </w:r>
      <w:r w:rsidR="006C31A4">
        <w:t>Empirical Indicators</w:t>
      </w:r>
      <w:r>
        <w:t xml:space="preserve"> </w:t>
      </w:r>
      <w:r w:rsidR="00C75086">
        <w:t xml:space="preserve">and </w:t>
      </w:r>
      <w:r w:rsidR="006204E3">
        <w:t>Irish Experience</w:t>
      </w:r>
    </w:p>
    <w:p w14:paraId="2F0F289E" w14:textId="77777777" w:rsidR="00850B29" w:rsidRDefault="00850B29"/>
    <w:p w14:paraId="73960EB6" w14:textId="77777777" w:rsidR="00850B29" w:rsidRDefault="00850B29"/>
    <w:p w14:paraId="5EBF49BC" w14:textId="66305FB8" w:rsidR="00721EC9" w:rsidRDefault="00721EC9" w:rsidP="00721EC9">
      <w:pPr>
        <w:jc w:val="center"/>
      </w:pPr>
      <w:r>
        <w:t>Niamh Hardiman</w:t>
      </w:r>
      <w:r w:rsidR="00C10F14">
        <w:br/>
      </w:r>
      <w:r>
        <w:t>School of Politics and International Relations</w:t>
      </w:r>
      <w:r>
        <w:br/>
        <w:t>University College Dublin</w:t>
      </w:r>
      <w:r>
        <w:br/>
        <w:t>Belfield, Dublin 4, Ireland</w:t>
      </w:r>
    </w:p>
    <w:p w14:paraId="6B7CA79B" w14:textId="77777777" w:rsidR="00721EC9" w:rsidRDefault="00721EC9" w:rsidP="00721EC9">
      <w:pPr>
        <w:jc w:val="center"/>
      </w:pPr>
      <w:r>
        <w:br/>
      </w:r>
      <w:hyperlink r:id="rId7" w:history="1">
        <w:r w:rsidRPr="00010611">
          <w:rPr>
            <w:rStyle w:val="Hyperlink"/>
          </w:rPr>
          <w:t>Niamh.Hardiman@ucd.ie</w:t>
        </w:r>
      </w:hyperlink>
    </w:p>
    <w:p w14:paraId="2836DE3F" w14:textId="77777777" w:rsidR="00850B29" w:rsidRDefault="00850B29" w:rsidP="00721EC9">
      <w:pPr>
        <w:jc w:val="center"/>
      </w:pPr>
    </w:p>
    <w:p w14:paraId="5BF8D0F4" w14:textId="77777777" w:rsidR="00850B29" w:rsidRDefault="00850B29"/>
    <w:p w14:paraId="3FBFB3F9" w14:textId="3D97EADD" w:rsidR="00C10F14" w:rsidRPr="00C10F14" w:rsidRDefault="00C10F14" w:rsidP="00C10F14">
      <w:pPr>
        <w:jc w:val="center"/>
        <w:rPr>
          <w:i/>
        </w:rPr>
      </w:pPr>
      <w:r>
        <w:t>Desmond King and Patrick LeGalès (eds.),</w:t>
      </w:r>
      <w:r>
        <w:br/>
      </w:r>
      <w:r w:rsidRPr="00C10F14">
        <w:rPr>
          <w:i/>
        </w:rPr>
        <w:t>The Restructuring of European States: Conceptual and Empirical Issues</w:t>
      </w:r>
    </w:p>
    <w:p w14:paraId="6E297F45" w14:textId="77777777" w:rsidR="00850B29" w:rsidRDefault="00850B29"/>
    <w:p w14:paraId="49046956" w14:textId="77777777" w:rsidR="00850B29" w:rsidRDefault="00850B29"/>
    <w:p w14:paraId="4949D80A" w14:textId="77777777" w:rsidR="00850B29" w:rsidRDefault="00850B29"/>
    <w:p w14:paraId="4A902303" w14:textId="77777777" w:rsidR="00850B29" w:rsidRDefault="00A23476" w:rsidP="00A23476">
      <w:pPr>
        <w:pStyle w:val="Heading2"/>
      </w:pPr>
      <w:r>
        <w:lastRenderedPageBreak/>
        <w:t>Introduction</w:t>
      </w:r>
    </w:p>
    <w:p w14:paraId="1504596F" w14:textId="77777777" w:rsidR="00066D41" w:rsidRDefault="008B0515" w:rsidP="008B0515">
      <w:r>
        <w:t xml:space="preserve">After 2008, </w:t>
      </w:r>
      <w:r w:rsidR="0029682F">
        <w:t>many commentators anticipated that</w:t>
      </w:r>
      <w:r>
        <w:t xml:space="preserve"> the effects of the global economic crisis would bring about a sea-change in the terms of political debate about the role of the state</w:t>
      </w:r>
      <w:r w:rsidR="007C5F90">
        <w:t xml:space="preserve"> in economic and social policy</w:t>
      </w:r>
      <w:r>
        <w:t>.</w:t>
      </w:r>
      <w:r w:rsidR="007C5F90">
        <w:t xml:space="preserve"> Neo-liberal </w:t>
      </w:r>
      <w:r w:rsidR="00D27666">
        <w:t xml:space="preserve">ideas that </w:t>
      </w:r>
      <w:r w:rsidR="0029300B">
        <w:t xml:space="preserve">financial </w:t>
      </w:r>
      <w:r w:rsidR="00D27666">
        <w:t xml:space="preserve">markets were self-regulating and that minimal state intervention was </w:t>
      </w:r>
      <w:r w:rsidR="0029682F">
        <w:t>both necessary and sufficient</w:t>
      </w:r>
      <w:r w:rsidR="00D27666">
        <w:t xml:space="preserve"> to </w:t>
      </w:r>
      <w:r w:rsidR="00DB0574">
        <w:t>facilitate</w:t>
      </w:r>
      <w:r w:rsidR="00D27666">
        <w:t xml:space="preserve"> growth had, it seemed, been put to the toughest test possible, and found </w:t>
      </w:r>
      <w:r w:rsidR="0029300B">
        <w:t xml:space="preserve">sorely wanting. </w:t>
      </w:r>
      <w:r w:rsidR="00DB0574">
        <w:t>How could a whole cluster of ideas and policy priorities prove resilient to the effects of the crisis that</w:t>
      </w:r>
      <w:r w:rsidR="0029682F">
        <w:t>, to their proponents,</w:t>
      </w:r>
      <w:r w:rsidR="00DB0574">
        <w:t xml:space="preserve"> should not have happened? </w:t>
      </w:r>
    </w:p>
    <w:p w14:paraId="5515EB6C" w14:textId="26E49695" w:rsidR="00C1662D" w:rsidRDefault="00DB0574" w:rsidP="008B0515">
      <w:r>
        <w:t xml:space="preserve">Attempts to answer this question have </w:t>
      </w:r>
      <w:r w:rsidR="00066D41">
        <w:t>attracted much</w:t>
      </w:r>
      <w:r>
        <w:t xml:space="preserve"> attention in recent years </w:t>
      </w:r>
      <w:r w:rsidR="00215A05">
        <w:fldChar w:fldCharType="begin">
          <w:fldData xml:space="preserve">PEVuZE5vdGU+PENpdGU+PEF1dGhvcj5TY2htaWR0PC9BdXRob3I+PFllYXI+MjAxMzwvWWVhcj48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</w:fldData>
        </w:fldChar>
      </w:r>
      <w:r w:rsidR="00215A05">
        <w:instrText xml:space="preserve"> ADDIN EN.CITE </w:instrText>
      </w:r>
      <w:r w:rsidR="00215A05">
        <w:fldChar w:fldCharType="begin">
          <w:fldData xml:space="preserve">PEVuZE5vdGU+PENpdGU+PEF1dGhvcj5TY2htaWR0PC9BdXRob3I+PFllYXI+MjAxMzwvWWVhcj48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</w:fldData>
        </w:fldChar>
      </w:r>
      <w:r w:rsidR="00215A05">
        <w:instrText xml:space="preserve"> ADDIN EN.CITE.DATA </w:instrText>
      </w:r>
      <w:r w:rsidR="00215A05">
        <w:fldChar w:fldCharType="end"/>
      </w:r>
      <w:r w:rsidR="00215A05">
        <w:fldChar w:fldCharType="separate"/>
      </w:r>
      <w:r w:rsidR="00215A05">
        <w:rPr>
          <w:noProof/>
        </w:rPr>
        <w:t>(</w:t>
      </w:r>
      <w:hyperlink w:anchor="_ENREF_82" w:tooltip="Schmidt, 2013 #6828" w:history="1">
        <w:r w:rsidR="00DE2306">
          <w:rPr>
            <w:noProof/>
          </w:rPr>
          <w:t>Schmidt and Thatcher, 2013</w:t>
        </w:r>
      </w:hyperlink>
      <w:r w:rsidR="00215A05">
        <w:rPr>
          <w:noProof/>
        </w:rPr>
        <w:t xml:space="preserve">, </w:t>
      </w:r>
      <w:hyperlink w:anchor="_ENREF_19" w:tooltip="Crouch, 2011 #6538" w:history="1">
        <w:r w:rsidR="00DE2306">
          <w:rPr>
            <w:noProof/>
          </w:rPr>
          <w:t>Crouch, 2011</w:t>
        </w:r>
      </w:hyperlink>
      <w:r w:rsidR="00215A05">
        <w:rPr>
          <w:noProof/>
        </w:rPr>
        <w:t xml:space="preserve">, </w:t>
      </w:r>
      <w:hyperlink w:anchor="_ENREF_3" w:tooltip="Barnes, 2012 #6070" w:history="1">
        <w:r w:rsidR="00DE2306">
          <w:rPr>
            <w:noProof/>
          </w:rPr>
          <w:t>Barnes and Hall, 2012</w:t>
        </w:r>
      </w:hyperlink>
      <w:r w:rsidR="00215A05">
        <w:rPr>
          <w:noProof/>
        </w:rPr>
        <w:t>)</w:t>
      </w:r>
      <w:r w:rsidR="00215A05">
        <w:fldChar w:fldCharType="end"/>
      </w:r>
      <w:r>
        <w:t>.</w:t>
      </w:r>
      <w:r w:rsidR="005100A0">
        <w:t xml:space="preserve"> </w:t>
      </w:r>
      <w:r w:rsidR="00066D41">
        <w:t>T</w:t>
      </w:r>
      <w:r w:rsidR="005100A0">
        <w:t>he power of ideas</w:t>
      </w:r>
      <w:r w:rsidR="00317B8A">
        <w:t xml:space="preserve"> in </w:t>
      </w:r>
      <w:r w:rsidR="00935413">
        <w:t xml:space="preserve">the contest for </w:t>
      </w:r>
      <w:r w:rsidR="00317B8A">
        <w:t xml:space="preserve">political </w:t>
      </w:r>
      <w:r w:rsidR="00935413">
        <w:t>power</w:t>
      </w:r>
      <w:r w:rsidR="00066D41">
        <w:t xml:space="preserve"> has been stressed</w:t>
      </w:r>
      <w:r w:rsidR="005100A0">
        <w:t>: a change in the way policy options are conceived requires not only that the dominant paradigm should be</w:t>
      </w:r>
      <w:r w:rsidR="00317B8A">
        <w:t xml:space="preserve"> found wanting, but also that a</w:t>
      </w:r>
      <w:r w:rsidR="005100A0">
        <w:t xml:space="preserve"> </w:t>
      </w:r>
      <w:r w:rsidR="00317B8A">
        <w:t>different</w:t>
      </w:r>
      <w:r w:rsidR="005100A0">
        <w:t xml:space="preserve"> set of possibilities be </w:t>
      </w:r>
      <w:r w:rsidR="00317B8A">
        <w:t>sponsored by a credible political alternative</w:t>
      </w:r>
      <w:r w:rsidR="00960C91">
        <w:t>, and this may not be immediately available</w:t>
      </w:r>
      <w:r w:rsidR="00317B8A">
        <w:t xml:space="preserve"> </w:t>
      </w:r>
      <w:r w:rsidR="00215A05">
        <w:fldChar w:fldCharType="begin"/>
      </w:r>
      <w:r w:rsidR="00215A05">
        <w:instrText xml:space="preserve"> ADDIN EN.CITE &lt;EndNote&gt;&lt;Cite&gt;&lt;Author&gt;Blyth&lt;/Author&gt;&lt;Year&gt;2013&lt;/Year&gt;&lt;RecNum&gt;6384&lt;/RecNum&gt;&lt;DisplayText&gt;(Blyth, 2013)&lt;/DisplayText&gt;&lt;record&gt;&lt;rec-number&gt;6384&lt;/rec-number&gt;&lt;foreign-keys&gt;&lt;key app="EN" db-id="z9vtw99svpvzrmewp2e5e0sfz2a25a509zpe"&gt;6384&lt;/key&gt;&lt;/foreign-keys&gt;&lt;ref-type name="Journal Article"&gt;17&lt;/ref-type&gt;&lt;contributors&gt;&lt;authors&gt;&lt;author&gt;Blyth, Mark&lt;/author&gt;&lt;/authors&gt;&lt;/contributors&gt;&lt;titles&gt;&lt;title&gt;Paradigms and Paradox: The Politics of Economic Ideas in Two Moments of Crisis&lt;/title&gt;&lt;secondary-title&gt;Governance&lt;/secondary-title&gt;&lt;/titles&gt;&lt;periodical&gt;&lt;full-title&gt;Governance&lt;/full-title&gt;&lt;/periodical&gt;&lt;pages&gt;197-215&lt;/pages&gt;&lt;volume&gt;26&lt;/volume&gt;&lt;number&gt;2&lt;/number&gt;&lt;keywords&gt;&lt;keyword&gt;ideas&lt;/keyword&gt;&lt;keyword&gt;economic crisis&lt;/keyword&gt;&lt;keyword&gt;policy paradigm&lt;/keyword&gt;&lt;keyword&gt;policy change&lt;/keyword&gt;&lt;/keywords&gt;&lt;dates&gt;&lt;year&gt;2013&lt;/year&gt;&lt;/dates&gt;&lt;isbn&gt;1468-0491&lt;/isbn&gt;&lt;urls&gt;&lt;related-urls&gt;&lt;url&gt;http://dx.doi.org/10.1111/gove.12010&lt;/url&gt;&lt;/related-urls&gt;&lt;/urls&gt;&lt;electronic-resource-num&gt;10.1111/gove.12010&lt;/electronic-resource-num&gt;&lt;/record&gt;&lt;/Cite&gt;&lt;/EndNote&gt;</w:instrText>
      </w:r>
      <w:r w:rsidR="00215A05">
        <w:fldChar w:fldCharType="separate"/>
      </w:r>
      <w:r w:rsidR="00215A05">
        <w:rPr>
          <w:noProof/>
        </w:rPr>
        <w:t>(</w:t>
      </w:r>
      <w:hyperlink w:anchor="_ENREF_9" w:tooltip="Blyth, 2013 #6384" w:history="1">
        <w:r w:rsidR="00DE2306">
          <w:rPr>
            <w:noProof/>
          </w:rPr>
          <w:t>Blyth, 2013</w:t>
        </w:r>
      </w:hyperlink>
      <w:r w:rsidR="00215A05">
        <w:rPr>
          <w:noProof/>
        </w:rPr>
        <w:t>)</w:t>
      </w:r>
      <w:r w:rsidR="00215A05">
        <w:fldChar w:fldCharType="end"/>
      </w:r>
      <w:r w:rsidR="00317B8A">
        <w:t xml:space="preserve">. </w:t>
      </w:r>
      <w:r w:rsidR="00626622">
        <w:t>Besides, inertia and path-dependence can limit the scope of what are understood to be feasible policy options. Prior policy commitments, embedded in institutional compromises between contending interests, powerfully shape the choices policy actor</w:t>
      </w:r>
      <w:r w:rsidR="00374374">
        <w:t>s believe are available to them. G</w:t>
      </w:r>
      <w:r w:rsidR="00626622">
        <w:t xml:space="preserve">radual change rather than </w:t>
      </w:r>
      <w:r w:rsidR="00960C91">
        <w:t>‘punctuated equilibrium’ seem</w:t>
      </w:r>
      <w:r w:rsidR="001D7A9C">
        <w:t>s</w:t>
      </w:r>
      <w:r w:rsidR="00626622">
        <w:t xml:space="preserve"> </w:t>
      </w:r>
      <w:r w:rsidR="00C1662D">
        <w:t>to pose</w:t>
      </w:r>
      <w:r w:rsidR="00374374">
        <w:t xml:space="preserve"> the greater explanatory challenge</w:t>
      </w:r>
      <w:r w:rsidR="00626622">
        <w:t xml:space="preserve"> </w:t>
      </w:r>
      <w:r w:rsidR="00215A05">
        <w:fldChar w:fldCharType="begin"/>
      </w:r>
      <w:r w:rsidR="00215A05">
        <w:instrText xml:space="preserve"> ADDIN EN.CITE &lt;EndNote&gt;&lt;Cite&gt;&lt;Author&gt;Mahoney&lt;/Author&gt;&lt;Year&gt;2010&lt;/Year&gt;&lt;RecNum&gt;4184&lt;/RecNum&gt;&lt;DisplayText&gt;(Mahoney and Thelen, 2010)&lt;/DisplayText&gt;&lt;record&gt;&lt;rec-number&gt;4184&lt;/rec-number&gt;&lt;foreign-keys&gt;&lt;key app="EN" db-id="z9vtw99svpvzrmewp2e5e0sfz2a25a509zpe"&gt;4184&lt;/key&gt;&lt;/foreign-keys&gt;&lt;ref-type name="Book Section"&gt;5&lt;/ref-type&gt;&lt;contributors&gt;&lt;authors&gt;&lt;author&gt;Mahoney, James&lt;/author&gt;&lt;author&gt;Thelen, Kathleen&lt;/author&gt;&lt;/authors&gt;&lt;secondary-authors&gt;&lt;author&gt;Mahoney, James&lt;/author&gt;&lt;author&gt;Thelen, Kathleen&lt;/author&gt;&lt;/secondary-authors&gt;&lt;/contributors&gt;&lt;titles&gt;&lt;title&gt;Introduction: A Theory of Gradual Institutional Change&lt;/title&gt;&lt;secondary-title&gt;Explaining Institutional Change: Ambiguity, Agency, and Power&lt;/secondary-title&gt;&lt;/titles&gt;&lt;pages&gt;1-37&lt;/pages&gt;&lt;section&gt;1&lt;/section&gt;&lt;keywords&gt;&lt;keyword&gt;institutional change&lt;/keyword&gt;&lt;/keywords&gt;&lt;dates&gt;&lt;year&gt;2010&lt;/year&gt;&lt;/dates&gt;&lt;pub-location&gt;Cambridge&lt;/pub-location&gt;&lt;publisher&gt;Cambridge University Press&lt;/publisher&gt;&lt;urls&gt;&lt;/urls&gt;&lt;/record&gt;&lt;/Cite&gt;&lt;/EndNote&gt;</w:instrText>
      </w:r>
      <w:r w:rsidR="00215A05">
        <w:fldChar w:fldCharType="separate"/>
      </w:r>
      <w:r w:rsidR="00215A05">
        <w:rPr>
          <w:noProof/>
        </w:rPr>
        <w:t>(</w:t>
      </w:r>
      <w:hyperlink w:anchor="_ENREF_61" w:tooltip="Mahoney, 2010 #4184" w:history="1">
        <w:r w:rsidR="00DE2306">
          <w:rPr>
            <w:noProof/>
          </w:rPr>
          <w:t>Mahoney and Thelen, 2010</w:t>
        </w:r>
      </w:hyperlink>
      <w:r w:rsidR="00215A05">
        <w:rPr>
          <w:noProof/>
        </w:rPr>
        <w:t>)</w:t>
      </w:r>
      <w:r w:rsidR="00215A05">
        <w:fldChar w:fldCharType="end"/>
      </w:r>
      <w:r w:rsidR="00626622">
        <w:t xml:space="preserve">. </w:t>
      </w:r>
    </w:p>
    <w:p w14:paraId="0226D5C3" w14:textId="595C9EDE" w:rsidR="002A4916" w:rsidRDefault="00AF6D46" w:rsidP="008B0515">
      <w:r>
        <w:t>But the outcome of contestation and the direction of policy change may be more open and more indeterm</w:t>
      </w:r>
      <w:r w:rsidR="00833A8D">
        <w:t>inate than theorists of gradual</w:t>
      </w:r>
      <w:bookmarkStart w:id="0" w:name="_GoBack"/>
      <w:bookmarkEnd w:id="0"/>
      <w:r>
        <w:t xml:space="preserve"> change admit to.</w:t>
      </w:r>
      <w:r w:rsidR="006F36DC">
        <w:t xml:space="preserve"> C</w:t>
      </w:r>
      <w:r w:rsidR="00581F95">
        <w:t xml:space="preserve">olin Crouch, for example, has argued </w:t>
      </w:r>
      <w:r w:rsidR="006F36DC">
        <w:t>against</w:t>
      </w:r>
      <w:r w:rsidR="00D16B2C">
        <w:t xml:space="preserve"> </w:t>
      </w:r>
      <w:r w:rsidR="004F41E3">
        <w:t>the determin</w:t>
      </w:r>
      <w:r w:rsidR="00C1662D">
        <w:t xml:space="preserve">ism he argues is inherent in </w:t>
      </w:r>
      <w:r w:rsidR="002A4916">
        <w:t xml:space="preserve">analysis of </w:t>
      </w:r>
      <w:r w:rsidR="004F41E3">
        <w:t xml:space="preserve">‘varieties of capitalism’. </w:t>
      </w:r>
      <w:r w:rsidR="002A4916">
        <w:t>P</w:t>
      </w:r>
      <w:r w:rsidR="004F41E3">
        <w:t>olicy options can be shelved</w:t>
      </w:r>
      <w:r w:rsidR="002A4916">
        <w:t xml:space="preserve"> for a time, only to be reinvigorated later</w:t>
      </w:r>
      <w:r w:rsidR="004F41E3">
        <w:t xml:space="preserve">; older institutional forms can be reactivated; ‘institutional entrepreneurs’ are far from uncommon in political life </w:t>
      </w:r>
      <w:r w:rsidR="00215A05">
        <w:fldChar w:fldCharType="begin"/>
      </w:r>
      <w:r w:rsidR="00215A05">
        <w:instrText xml:space="preserve"> ADDIN EN.CITE &lt;EndNote&gt;&lt;Cite&gt;&lt;Author&gt;Crouch&lt;/Author&gt;&lt;Year&gt;2005&lt;/Year&gt;&lt;RecNum&gt;1461&lt;/RecNum&gt;&lt;DisplayText&gt;(Crouch, 2005)&lt;/DisplayText&gt;&lt;record&gt;&lt;rec-number&gt;1461&lt;/rec-number&gt;&lt;foreign-keys&gt;&lt;key app="EN" db-id="z9vtw99svpvzrmewp2e5e0sfz2a25a509zpe"&gt;1461&lt;/key&gt;&lt;/foreign-keys&gt;&lt;ref-type name="Book"&gt;6&lt;/ref-type&gt;&lt;contributors&gt;&lt;authors&gt;&lt;author&gt;Crouch, Colin&lt;/author&gt;&lt;/authors&gt;&lt;/contributors&gt;&lt;titles&gt;&lt;title&gt;Capitalist Diversity and Change: Recombinant Governance and Institutional Entrepreneurs&lt;/title&gt;&lt;/titles&gt;&lt;keywords&gt;&lt;keyword&gt;Institutional change&lt;/keyword&gt;&lt;keyword&gt;historical institutionalism&lt;/keyword&gt;&lt;keyword&gt;capitalism&lt;/keyword&gt;&lt;keyword&gt;varieties of capitalism&lt;/keyword&gt;&lt;keyword&gt;entrepreneurs&lt;/keyword&gt;&lt;keyword&gt;institutional design&lt;/keyword&gt;&lt;/keywords&gt;&lt;dates&gt;&lt;year&gt;2005&lt;/year&gt;&lt;/dates&gt;&lt;pub-location&gt;Oxford&lt;/pub-location&gt;&lt;publisher&gt;Oxford University Press&lt;/publisher&gt;&lt;urls&gt;&lt;/urls&gt;&lt;/record&gt;&lt;/Cite&gt;&lt;/EndNote&gt;</w:instrText>
      </w:r>
      <w:r w:rsidR="00215A05">
        <w:fldChar w:fldCharType="separate"/>
      </w:r>
      <w:r w:rsidR="00215A05">
        <w:rPr>
          <w:noProof/>
        </w:rPr>
        <w:t>(</w:t>
      </w:r>
      <w:hyperlink w:anchor="_ENREF_18" w:tooltip="Crouch, 2005 #1461" w:history="1">
        <w:r w:rsidR="00DE2306">
          <w:rPr>
            <w:noProof/>
          </w:rPr>
          <w:t>Crouch, 2005</w:t>
        </w:r>
      </w:hyperlink>
      <w:r w:rsidR="00215A05">
        <w:rPr>
          <w:noProof/>
        </w:rPr>
        <w:t>)</w:t>
      </w:r>
      <w:r w:rsidR="00215A05">
        <w:fldChar w:fldCharType="end"/>
      </w:r>
      <w:r w:rsidR="004F41E3">
        <w:t xml:space="preserve">. </w:t>
      </w:r>
      <w:r w:rsidR="002A4916">
        <w:t>Capitalis</w:t>
      </w:r>
      <w:r>
        <w:t>t</w:t>
      </w:r>
      <w:r w:rsidR="002A4916">
        <w:t xml:space="preserve"> societies are not readily simplified into logics of complementarity in their institutional design </w:t>
      </w:r>
      <w:r w:rsidR="00215A05">
        <w:fldChar w:fldCharType="begin"/>
      </w:r>
      <w:r w:rsidR="00215A05">
        <w:instrText xml:space="preserve"> ADDIN EN.CITE &lt;EndNote&gt;&lt;Cite&gt;&lt;Author&gt;Streeck&lt;/Author&gt;&lt;Year&gt;2009&lt;/Year&gt;&lt;RecNum&gt;4389&lt;/RecNum&gt;&lt;DisplayText&gt;(Streeck, 2009)&lt;/DisplayText&gt;&lt;record&gt;&lt;rec-number&gt;4389&lt;/rec-number&gt;&lt;foreign-keys&gt;&lt;key app="EN" db-id="z9vtw99svpvzrmewp2e5e0sfz2a25a509zpe"&gt;4389&lt;/key&gt;&lt;/foreign-keys&gt;&lt;ref-type name="Book"&gt;6&lt;/ref-type&gt;&lt;contributors&gt;&lt;authors&gt;&lt;author&gt;Streeck, Wolfgang&lt;/author&gt;&lt;/authors&gt;&lt;/contributors&gt;&lt;titles&gt;&lt;title&gt;Re-Forming Capitalism: Institutional Change in the German Political Economy&lt;/title&gt;&lt;/titles&gt;&lt;keywords&gt;&lt;keyword&gt;comparative politics&lt;/keyword&gt;&lt;keyword&gt;comparative political economy&lt;/keyword&gt;&lt;keyword&gt;state and market&lt;/keyword&gt;&lt;keyword&gt;varieties of capitalism&lt;/keyword&gt;&lt;keyword&gt;Germany&lt;/keyword&gt;&lt;keyword&gt;Institutional change&lt;/keyword&gt;&lt;/keywords&gt;&lt;dates&gt;&lt;year&gt;2009&lt;/year&gt;&lt;/dates&gt;&lt;pub-location&gt;Oxford&lt;/pub-location&gt;&lt;publisher&gt;Oxford University Press&lt;/publisher&gt;&lt;urls&gt;&lt;/urls&gt;&lt;/record&gt;&lt;/Cite&gt;&lt;/EndNote&gt;</w:instrText>
      </w:r>
      <w:r w:rsidR="00215A05">
        <w:fldChar w:fldCharType="separate"/>
      </w:r>
      <w:r w:rsidR="00215A05">
        <w:rPr>
          <w:noProof/>
        </w:rPr>
        <w:t>(</w:t>
      </w:r>
      <w:hyperlink w:anchor="_ENREF_87" w:tooltip="Streeck, 2009 #4389" w:history="1">
        <w:r w:rsidR="00DE2306">
          <w:rPr>
            <w:noProof/>
          </w:rPr>
          <w:t>Streeck, 2009</w:t>
        </w:r>
      </w:hyperlink>
      <w:r w:rsidR="00215A05">
        <w:rPr>
          <w:noProof/>
        </w:rPr>
        <w:t>)</w:t>
      </w:r>
      <w:r w:rsidR="00215A05">
        <w:fldChar w:fldCharType="end"/>
      </w:r>
      <w:r w:rsidR="002A4916">
        <w:t xml:space="preserve">. </w:t>
      </w:r>
      <w:r w:rsidR="001856C3">
        <w:t xml:space="preserve">The literature on ‘mixed market economies’ in analysing varieties of capitalism, in this view, could be seen as not going far enough </w:t>
      </w:r>
      <w:r w:rsidR="00215A05">
        <w:fldChar w:fldCharType="begin"/>
      </w:r>
      <w:r w:rsidR="00215A05">
        <w:instrText xml:space="preserve"> ADDIN EN.CITE &lt;EndNote&gt;&lt;Cite&gt;&lt;Author&gt;Molina&lt;/Author&gt;&lt;Year&gt;2007&lt;/Year&gt;&lt;RecNum&gt;3495&lt;/RecNum&gt;&lt;DisplayText&gt;(Molina and Rhodes, 2007)&lt;/DisplayText&gt;&lt;record&gt;&lt;rec-number&gt;3495&lt;/rec-number&gt;&lt;foreign-keys&gt;&lt;key app="EN" db-id="z9vtw99svpvzrmewp2e5e0sfz2a25a509zpe"&gt;3495&lt;/key&gt;&lt;/foreign-keys&gt;&lt;ref-type name="Book Section"&gt;5&lt;/ref-type&gt;&lt;contributors&gt;&lt;authors&gt;&lt;author&gt;&lt;style face="normal" font="default" size="100%"&gt;Molina, &lt;/style&gt;&lt;style face="normal" font="Times New Roman" size="100%"&gt;Ó&lt;/style&gt;&lt;style face="normal" font="default" size="100%"&gt;scar&lt;/style&gt;&lt;/author&gt;&lt;author&gt;Rhodes, Martin&lt;/author&gt;&lt;/authors&gt;&lt;secondary-authors&gt;&lt;author&gt;Hancké, Bob&lt;/author&gt;&lt;author&gt;Rhodes, Martin&lt;/author&gt;&lt;author&gt;Thatcher, Mark&lt;/author&gt;&lt;/secondary-authors&gt;&lt;/contributors&gt;&lt;titles&gt;&lt;title&gt;The Political Economy of Adjustment in Mixed Market Economies: A Study of Spain and Italy&lt;/title&gt;&lt;secondary-title&gt;Beyond Varieties of Capitalism: Conflict, Contradictions and Complementarities in the European Economy&lt;/secondary-title&gt;&lt;/titles&gt;&lt;pages&gt;223-252&lt;/pages&gt;&lt;keywords&gt;&lt;keyword&gt;VoC&lt;/keyword&gt;&lt;keyword&gt;state and market&lt;/keyword&gt;&lt;/keywords&gt;&lt;dates&gt;&lt;year&gt;2007&lt;/year&gt;&lt;/dates&gt;&lt;pub-location&gt;Oxford&lt;/pub-location&gt;&lt;publisher&gt;Oxford University Press&lt;/publisher&gt;&lt;urls&gt;&lt;/urls&gt;&lt;/record&gt;&lt;/Cite&gt;&lt;/EndNote&gt;</w:instrText>
      </w:r>
      <w:r w:rsidR="00215A05">
        <w:fldChar w:fldCharType="separate"/>
      </w:r>
      <w:r w:rsidR="00215A05">
        <w:rPr>
          <w:noProof/>
        </w:rPr>
        <w:t>(</w:t>
      </w:r>
      <w:hyperlink w:anchor="_ENREF_65" w:tooltip="Molina, 2007 #3495" w:history="1">
        <w:r w:rsidR="00DE2306">
          <w:rPr>
            <w:noProof/>
          </w:rPr>
          <w:t>Molina and Rhodes, 2007</w:t>
        </w:r>
      </w:hyperlink>
      <w:r w:rsidR="00215A05">
        <w:rPr>
          <w:noProof/>
        </w:rPr>
        <w:t>)</w:t>
      </w:r>
      <w:r w:rsidR="00215A05">
        <w:fldChar w:fldCharType="end"/>
      </w:r>
      <w:r w:rsidR="001856C3">
        <w:t xml:space="preserve">: all capitalist societies are an amalgam of types of state activity, </w:t>
      </w:r>
      <w:r w:rsidR="00C905C0">
        <w:t xml:space="preserve">pockets of activist state intervention, </w:t>
      </w:r>
      <w:r w:rsidR="001856C3">
        <w:t>zones of market-governed conduct,</w:t>
      </w:r>
      <w:r w:rsidR="00C905C0">
        <w:t xml:space="preserve"> domains of regulation</w:t>
      </w:r>
      <w:r w:rsidR="001856C3">
        <w:t>.</w:t>
      </w:r>
      <w:r w:rsidR="00C905C0">
        <w:t xml:space="preserve"> </w:t>
      </w:r>
    </w:p>
    <w:p w14:paraId="34E193C5" w14:textId="76FE5B5E" w:rsidR="008B0515" w:rsidRPr="00CA4543" w:rsidRDefault="004A33CE" w:rsidP="008B0515">
      <w:r>
        <w:t>The</w:t>
      </w:r>
      <w:r w:rsidR="00D25A7C">
        <w:t>se reflections suggest that the</w:t>
      </w:r>
      <w:r>
        <w:t xml:space="preserve"> complex coexistence of types of state activity needs to be captured in a</w:t>
      </w:r>
      <w:r w:rsidR="00AF6D46">
        <w:t xml:space="preserve"> more </w:t>
      </w:r>
      <w:r>
        <w:t>nuanced manner</w:t>
      </w:r>
      <w:r w:rsidR="00AF6D46">
        <w:t xml:space="preserve"> than is often seen</w:t>
      </w:r>
      <w:r>
        <w:t xml:space="preserve">. </w:t>
      </w:r>
      <w:r w:rsidR="001E259F">
        <w:t>The purpose of this chapter is to explore the insights that can be gleaned from adopting an organizational approach to understanding the role of the state, taking the Irish state as a case study.</w:t>
      </w:r>
      <w:r w:rsidR="00E1228A">
        <w:t xml:space="preserve"> The next section makes the case for taking an organizational approach to the analysis of the state, and sets out the analytical framework for doing so. The following section profiles three key themes in the evolution of the Irish state, using organizational data to generate new insights into the way the state functions. The chapter concludes with some reflections on the potential of organizational analysis </w:t>
      </w:r>
      <w:r w:rsidR="00F76D04">
        <w:t xml:space="preserve">of the state </w:t>
      </w:r>
      <w:r w:rsidR="00E1228A">
        <w:t>for comparative political science.</w:t>
      </w:r>
    </w:p>
    <w:p w14:paraId="2AFE956F" w14:textId="57611852" w:rsidR="008B0515" w:rsidRDefault="00CA4270" w:rsidP="007C5F90">
      <w:pPr>
        <w:pStyle w:val="Heading2"/>
      </w:pPr>
      <w:r>
        <w:t>An organizational approach to a</w:t>
      </w:r>
      <w:r w:rsidR="00B74D8E">
        <w:t>nalysing</w:t>
      </w:r>
      <w:r w:rsidR="007C5F90">
        <w:t xml:space="preserve"> state </w:t>
      </w:r>
      <w:r w:rsidR="001E259F">
        <w:t xml:space="preserve">complexity </w:t>
      </w:r>
    </w:p>
    <w:p w14:paraId="6930258F" w14:textId="69319CAA" w:rsidR="004D3DFA" w:rsidRDefault="004D3DFA" w:rsidP="004D3DFA">
      <w:r>
        <w:t>T</w:t>
      </w:r>
      <w:r w:rsidRPr="00CA4543">
        <w:t xml:space="preserve">he </w:t>
      </w:r>
      <w:r w:rsidR="00387CE1">
        <w:t xml:space="preserve">modern </w:t>
      </w:r>
      <w:r w:rsidR="00C76BF2">
        <w:t>state is</w:t>
      </w:r>
      <w:r w:rsidR="00387CE1">
        <w:t xml:space="preserve"> </w:t>
      </w:r>
      <w:r>
        <w:t xml:space="preserve">said to be </w:t>
      </w:r>
      <w:r w:rsidRPr="00CA4543">
        <w:t>‘Janus-faced’</w:t>
      </w:r>
      <w:r>
        <w:t>,</w:t>
      </w:r>
      <w:r w:rsidRPr="00CA4543">
        <w:t xml:space="preserve"> not only ‘coherent, dominating, competent’, standing over the people, but also ‘organically tied to the population’, needing legitimation through enactment of some form of social contract, generally expressed through fiscal relationships </w:t>
      </w:r>
      <w:r>
        <w:fldChar w:fldCharType="begin"/>
      </w:r>
      <w:r>
        <w:instrText xml:space="preserve"> ADDIN EN.CITE &lt;EndNote&gt;&lt;Cite&gt;&lt;Author&gt;Migdal&lt;/Author&gt;&lt;Year&gt;2009&lt;/Year&gt;&lt;RecNum&gt;3584&lt;/RecNum&gt;&lt;Suffix&gt;`, p.166&lt;/Suffix&gt;&lt;DisplayText&gt;(Migdal, 2009, p.166)&lt;/DisplayText&gt;&lt;record&gt;&lt;rec-number&gt;3584&lt;/rec-number&gt;&lt;foreign-keys&gt;&lt;key app="EN" db-id="z9vtw99svpvzrmewp2e5e0sfz2a25a509zpe"&gt;3584&lt;/key&gt;&lt;/foreign-keys&gt;&lt;ref-type name="Book Section"&gt;5&lt;/ref-type&gt;&lt;contributors&gt;&lt;authors&gt;&lt;author&gt;Migdal, Joel S.&lt;/author&gt;&lt;/authors&gt;&lt;secondary-authors&gt;&lt;author&gt;Lichbach, Mark Irving&lt;/author&gt;&lt;author&gt;Zuckerman, Alan S.&lt;/author&gt;&lt;/secondary-authors&gt;&lt;/contributors&gt;&lt;titles&gt;&lt;title&gt;Researching the State&lt;/title&gt;&lt;secondary-title&gt;Comparative Politics: Rationality, Culture, and Structure&lt;/secondary-title&gt;&lt;/titles&gt;&lt;pages&gt;162-192&lt;/pages&gt;&lt;edition&gt;2nd&lt;/edition&gt;&lt;section&gt;7&lt;/section&gt;&lt;keywords&gt;&lt;keyword&gt;state&lt;/keyword&gt;&lt;keyword&gt;comparative politics&lt;/keyword&gt;&lt;/keywords&gt;&lt;dates&gt;&lt;year&gt;2009&lt;/year&gt;&lt;/dates&gt;&lt;pub-location&gt;Cambridge&lt;/pub-location&gt;&lt;publisher&gt;Cambridge University Press&lt;/publisher&gt;&lt;urls&gt;&lt;/urls&gt;&lt;/record&gt;&lt;/Cite&gt;&lt;/EndNote&gt;</w:instrText>
      </w:r>
      <w:r>
        <w:fldChar w:fldCharType="separate"/>
      </w:r>
      <w:r>
        <w:rPr>
          <w:noProof/>
        </w:rPr>
        <w:t>(</w:t>
      </w:r>
      <w:hyperlink w:anchor="_ENREF_64" w:tooltip="Migdal, 2009 #3584" w:history="1">
        <w:r w:rsidR="00DE2306">
          <w:rPr>
            <w:noProof/>
          </w:rPr>
          <w:t>Migdal, 2009, p.166</w:t>
        </w:r>
      </w:hyperlink>
      <w:r>
        <w:rPr>
          <w:noProof/>
        </w:rPr>
        <w:t>)</w:t>
      </w:r>
      <w:r>
        <w:fldChar w:fldCharType="end"/>
      </w:r>
      <w:r w:rsidRPr="00CA4543">
        <w:t xml:space="preserve">. </w:t>
      </w:r>
      <w:r w:rsidR="00A61693">
        <w:t>The outcome of efforts</w:t>
      </w:r>
      <w:r w:rsidR="00F76D04">
        <w:t xml:space="preserve"> to balan</w:t>
      </w:r>
      <w:r w:rsidR="00A61693">
        <w:t>ce these competing requirements result in</w:t>
      </w:r>
      <w:r w:rsidR="00F76D04">
        <w:t xml:space="preserve"> </w:t>
      </w:r>
      <w:r w:rsidR="00A61693">
        <w:t xml:space="preserve">much variation in the </w:t>
      </w:r>
      <w:r w:rsidR="00F76D04">
        <w:t>structural features of s</w:t>
      </w:r>
      <w:r w:rsidRPr="00CA4543">
        <w:t>tates</w:t>
      </w:r>
      <w:r w:rsidR="00C76BF2">
        <w:t>. A</w:t>
      </w:r>
      <w:r w:rsidRPr="00CA4543">
        <w:t xml:space="preserve"> variety of forms of institutionalized relationships may exist between state and society, state and economy </w:t>
      </w:r>
      <w:r>
        <w:fldChar w:fldCharType="begin">
          <w:fldData xml:space="preserve">PEVuZE5vdGU+PENpdGU+PEF1dGhvcj5FdmFuczwvQXV0aG9yPjxZZWFyPjE5ODU8L1llYXI+PFJl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</w:fldData>
        </w:fldChar>
      </w:r>
      <w:r>
        <w:instrText xml:space="preserve"> ADDIN EN.CITE </w:instrText>
      </w:r>
      <w:r>
        <w:fldChar w:fldCharType="begin">
          <w:fldData xml:space="preserve">PEVuZE5vdGU+PENpdGU+PEF1dGhvcj5FdmFuczwvQXV0aG9yPjxZZWFyPjE5ODU8L1llYXI+PFJl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</w:fldData>
        </w:fldChar>
      </w:r>
      <w:r>
        <w:instrText xml:space="preserve"> ADDIN EN.CITE.DATA </w:instrText>
      </w:r>
      <w:r>
        <w:fldChar w:fldCharType="end"/>
      </w:r>
      <w:r>
        <w:fldChar w:fldCharType="separate"/>
      </w:r>
      <w:r>
        <w:rPr>
          <w:noProof/>
        </w:rPr>
        <w:t>(</w:t>
      </w:r>
      <w:hyperlink w:anchor="_ENREF_25" w:tooltip="Evans, 1985 #3585" w:history="1">
        <w:r w:rsidR="00DE2306">
          <w:rPr>
            <w:noProof/>
          </w:rPr>
          <w:t>Evans et al., 1985</w:t>
        </w:r>
      </w:hyperlink>
      <w:r>
        <w:rPr>
          <w:noProof/>
        </w:rPr>
        <w:t xml:space="preserve">, </w:t>
      </w:r>
      <w:hyperlink w:anchor="_ENREF_92" w:tooltip="Weiss, 1998 #4890" w:history="1">
        <w:r w:rsidR="00DE2306">
          <w:rPr>
            <w:noProof/>
          </w:rPr>
          <w:t>Weiss, 1998</w:t>
        </w:r>
      </w:hyperlink>
      <w:r>
        <w:rPr>
          <w:noProof/>
        </w:rPr>
        <w:t xml:space="preserve">, </w:t>
      </w:r>
      <w:hyperlink w:anchor="_ENREF_93" w:tooltip="Weiss, 2003 #660" w:history="1">
        <w:r w:rsidR="00DE2306">
          <w:rPr>
            <w:noProof/>
          </w:rPr>
          <w:t>Weiss, 2003</w:t>
        </w:r>
      </w:hyperlink>
      <w:r>
        <w:rPr>
          <w:noProof/>
        </w:rPr>
        <w:t>)</w:t>
      </w:r>
      <w:r>
        <w:fldChar w:fldCharType="end"/>
      </w:r>
      <w:r w:rsidRPr="00CA4543">
        <w:t xml:space="preserve">. </w:t>
      </w:r>
      <w:r w:rsidR="00704ACC">
        <w:t xml:space="preserve">What Levy called </w:t>
      </w:r>
      <w:r w:rsidRPr="00CA4543">
        <w:t>‘</w:t>
      </w:r>
      <w:r w:rsidR="00704ACC">
        <w:t>t</w:t>
      </w:r>
      <w:r w:rsidRPr="00CA4543">
        <w:t>he age of liberalization’</w:t>
      </w:r>
      <w:r w:rsidR="00704ACC">
        <w:t xml:space="preserve"> </w:t>
      </w:r>
      <w:r w:rsidR="00704ACC">
        <w:fldChar w:fldCharType="begin"/>
      </w:r>
      <w:r w:rsidR="005E2845">
        <w:instrText xml:space="preserve"> ADDIN EN.CITE &lt;EndNote&gt;&lt;Cite&gt;&lt;Author&gt;Levy&lt;/Author&gt;&lt;Year&gt;2006&lt;/Year&gt;&lt;RecNum&gt;2371&lt;/RecNum&gt;&lt;DisplayText&gt;(Levy, 2006)&lt;/DisplayText&gt;&lt;record&gt;&lt;rec-number&gt;2371&lt;/rec-number&gt;&lt;foreign-keys&gt;&lt;key app="EN" db-id="z9vtw99svpvzrmewp2e5e0sfz2a25a509zpe"&gt;2371&lt;/key&gt;&lt;/foreign-keys&gt;&lt;ref-type name="Edited Book"&gt;28&lt;/ref-type&gt;&lt;contributors&gt;&lt;authors&gt;&lt;author&gt;Levy, Jonah&lt;/author&gt;&lt;/authors&gt;&lt;/contributors&gt;&lt;titles&gt;&lt;title&gt;The State After Statism: New State Activities in the Age of Liberalization&lt;/title&gt;&lt;/titles&gt;&lt;keywords&gt;&lt;keyword&gt;state and economy&lt;/keyword&gt;&lt;keyword&gt;state&lt;/keyword&gt;&lt;keyword&gt;state and society&lt;/keyword&gt;&lt;keyword&gt;markets&lt;/keyword&gt;&lt;keyword&gt;regulation&lt;/keyword&gt;&lt;keyword&gt;welfare state&lt;/keyword&gt;&lt;keyword&gt;varieties of capitalism&lt;/keyword&gt;&lt;keyword&gt;CME&lt;/keyword&gt;&lt;/keywords&gt;&lt;dates&gt;&lt;year&gt;2006&lt;/year&gt;&lt;/dates&gt;&lt;pub-location&gt;New Haven, CT&lt;/pub-location&gt;&lt;publisher&gt;Harvard University Press&lt;/publisher&gt;&lt;urls&gt;&lt;/urls&gt;&lt;/record&gt;&lt;/Cite&gt;&lt;/EndNote&gt;</w:instrText>
      </w:r>
      <w:r w:rsidR="00704ACC">
        <w:fldChar w:fldCharType="separate"/>
      </w:r>
      <w:r w:rsidR="005E2845">
        <w:rPr>
          <w:noProof/>
        </w:rPr>
        <w:t>(</w:t>
      </w:r>
      <w:hyperlink w:anchor="_ENREF_58" w:tooltip="Levy, 2006 #2371" w:history="1">
        <w:r w:rsidR="00DE2306">
          <w:rPr>
            <w:noProof/>
          </w:rPr>
          <w:t>Levy, 2006</w:t>
        </w:r>
      </w:hyperlink>
      <w:r w:rsidR="005E2845">
        <w:rPr>
          <w:noProof/>
        </w:rPr>
        <w:t>)</w:t>
      </w:r>
      <w:r w:rsidR="00704ACC">
        <w:fldChar w:fldCharType="end"/>
      </w:r>
      <w:r w:rsidRPr="00CA4543">
        <w:t xml:space="preserve">, following the demise in credibility and effectiveness of the politics of the Keynesian welfare state, </w:t>
      </w:r>
      <w:r>
        <w:t xml:space="preserve">and intensified by the impact of international economic crisis since 2008, </w:t>
      </w:r>
      <w:r w:rsidR="00704ACC">
        <w:t>did not entail any simple erosion of the role of the state</w:t>
      </w:r>
      <w:r w:rsidRPr="00CA4543">
        <w:t xml:space="preserve">. </w:t>
      </w:r>
      <w:r>
        <w:t>But w</w:t>
      </w:r>
      <w:r w:rsidRPr="00CA4543">
        <w:t xml:space="preserve">e see not only differences in states’ responses to new challenges of economic management and social policy formation </w:t>
      </w:r>
      <w:r>
        <w:fldChar w:fldCharType="begin"/>
      </w:r>
      <w:r>
        <w:instrText xml:space="preserve"> ADDIN EN.CITE &lt;EndNote&gt;&lt;Cite&gt;&lt;Author&gt;Prasad&lt;/Author&gt;&lt;Year&gt;2006&lt;/Year&gt;&lt;RecNum&gt;2381&lt;/RecNum&gt;&lt;DisplayText&gt;(Prasad, 2006, Pierson, 2001)&lt;/DisplayText&gt;&lt;record&gt;&lt;rec-number&gt;2381&lt;/rec-number&gt;&lt;foreign-keys&gt;&lt;key app="EN" db-id="z9vtw99svpvzrmewp2e5e0sfz2a25a509zpe"&gt;2381&lt;/key&gt;&lt;/foreign-keys&gt;&lt;ref-type name="Book"&gt;6&lt;/ref-type&gt;&lt;contributors&gt;&lt;authors&gt;&lt;author&gt;Prasad, Monica&lt;/author&gt;&lt;/authors&gt;&lt;/contributors&gt;&lt;titles&gt;&lt;title&gt;The Politics of Free Markets: The Rise of Neoliberal Economic Policies in Britain, France, Germany, and the United States&lt;/title&gt;&lt;/titles&gt;&lt;keywords&gt;&lt;keyword&gt;neoliberalism&lt;/keyword&gt;&lt;keyword&gt;UK&lt;/keyword&gt;&lt;keyword&gt;France&lt;/keyword&gt;&lt;keyword&gt;Germany&lt;/keyword&gt;&lt;keyword&gt;USA&lt;/keyword&gt;&lt;keyword&gt;markets&lt;/keyword&gt;&lt;keyword&gt;varieties of capitalism&lt;/keyword&gt;&lt;keyword&gt;welfare state&lt;/keyword&gt;&lt;keyword&gt;unions&lt;/keyword&gt;&lt;keyword&gt;state&lt;/keyword&gt;&lt;keyword&gt;institutionalism&lt;/keyword&gt;&lt;/keywords&gt;&lt;dates&gt;&lt;year&gt;2006&lt;/year&gt;&lt;/dates&gt;&lt;pub-location&gt;Chicago&lt;/pub-location&gt;&lt;publisher&gt;University of Chicago&lt;/publisher&gt;&lt;urls&gt;&lt;/urls&gt;&lt;/record&gt;&lt;/Cite&gt;&lt;Cite&gt;&lt;Author&gt;Pierson&lt;/Author&gt;&lt;Year&gt;2001&lt;/Year&gt;&lt;RecNum&gt;471&lt;/RecNum&gt;&lt;record&gt;&lt;rec-number&gt;471&lt;/rec-number&gt;&lt;foreign-keys&gt;&lt;key app="EN" db-id="z9vtw99svpvzrmewp2e5e0sfz2a25a509zpe"&gt;471&lt;/key&gt;&lt;/foreign-keys&gt;&lt;ref-type name="Edited Book"&gt;28&lt;/ref-type&gt;&lt;contributors&gt;&lt;authors&gt;&lt;author&gt;Pierson, Paul&lt;/author&gt;&lt;/authors&gt;&lt;/contributors&gt;&lt;titles&gt;&lt;title&gt;The New Politics of the Welfare State&lt;/title&gt;&lt;/titles&gt;&lt;keywords&gt;&lt;keyword&gt;welfare state&lt;/keyword&gt;&lt;keyword&gt;Institutional change&lt;/keyword&gt;&lt;keyword&gt;institutionalism&lt;/keyword&gt;&lt;/keywords&gt;&lt;dates&gt;&lt;year&gt;2001&lt;/year&gt;&lt;/dates&gt;&lt;pub-location&gt;Oxford&lt;/pub-location&gt;&lt;publisher&gt;Oxford University Press&lt;/publisher&gt;&lt;urls&gt;&lt;/urls&gt;&lt;/record&gt;&lt;/Cite&gt;&lt;/EndNote&gt;</w:instrText>
      </w:r>
      <w:r>
        <w:fldChar w:fldCharType="separate"/>
      </w:r>
      <w:r>
        <w:rPr>
          <w:noProof/>
        </w:rPr>
        <w:t>(</w:t>
      </w:r>
      <w:hyperlink w:anchor="_ENREF_77" w:tooltip="Prasad, 2006 #2381" w:history="1">
        <w:r w:rsidR="00DE2306">
          <w:rPr>
            <w:noProof/>
          </w:rPr>
          <w:t>Prasad, 2006</w:t>
        </w:r>
      </w:hyperlink>
      <w:r>
        <w:rPr>
          <w:noProof/>
        </w:rPr>
        <w:t xml:space="preserve">, </w:t>
      </w:r>
      <w:hyperlink w:anchor="_ENREF_74" w:tooltip="Pierson, 2001 #471" w:history="1">
        <w:r w:rsidR="00DE2306">
          <w:rPr>
            <w:noProof/>
          </w:rPr>
          <w:t>Pierson, 2001</w:t>
        </w:r>
      </w:hyperlink>
      <w:r>
        <w:rPr>
          <w:noProof/>
        </w:rPr>
        <w:t>)</w:t>
      </w:r>
      <w:r>
        <w:fldChar w:fldCharType="end"/>
      </w:r>
      <w:r w:rsidRPr="00CA4543">
        <w:t xml:space="preserve">, but also a variety of public policy responses to a new array of issues ranging from environmental challenges, to lifestyle choices, to management of the implications of new technologies of communication, reproduction, and so on </w:t>
      </w:r>
      <w:r>
        <w:fldChar w:fldCharType="begin"/>
      </w:r>
      <w:r>
        <w:instrText xml:space="preserve"> ADDIN EN.CITE &lt;EndNote&gt;&lt;Cite&gt;&lt;Author&gt;Kriesi&lt;/Author&gt;&lt;Year&gt;2008&lt;/Year&gt;&lt;RecNum&gt;2904&lt;/RecNum&gt;&lt;DisplayText&gt;(Kriesi et al., 2008, Vogel and Barma, 2007)&lt;/DisplayText&gt;&lt;record&gt;&lt;rec-number&gt;2904&lt;/rec-number&gt;&lt;foreign-keys&gt;&lt;key app="EN" db-id="z9vtw99svpvzrmewp2e5e0sfz2a25a509zpe"&gt;2904&lt;/key&gt;&lt;/foreign-keys&gt;&lt;ref-type name="Book"&gt;6&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keywords&gt;&lt;keyword&gt;globalization&lt;/keyword&gt;&lt;keyword&gt;party politics&lt;/keyword&gt;&lt;keyword&gt;parties&lt;/keyword&gt;&lt;keyword&gt;party competition&lt;/keyword&gt;&lt;keyword&gt;immigration&lt;/keyword&gt;&lt;/keywords&gt;&lt;dates&gt;&lt;year&gt;2008&lt;/year&gt;&lt;/dates&gt;&lt;pub-location&gt;Cambridge&lt;/pub-location&gt;&lt;publisher&gt;Cambridge University Press&lt;/publisher&gt;&lt;urls&gt;&lt;/urls&gt;&lt;/record&gt;&lt;/Cite&gt;&lt;Cite&gt;&lt;Author&gt;Vogel&lt;/Author&gt;&lt;Year&gt;2007&lt;/Year&gt;&lt;RecNum&gt;2419&lt;/RecNum&gt;&lt;record&gt;&lt;rec-number&gt;2419&lt;/rec-number&gt;&lt;foreign-keys&gt;&lt;key app="EN" db-id="z9vtw99svpvzrmewp2e5e0sfz2a25a509zpe"&gt;2419&lt;/key&gt;&lt;/foreign-keys&gt;&lt;ref-type name="Edited Book"&gt;28&lt;/ref-type&gt;&lt;contributors&gt;&lt;authors&gt;&lt;author&gt;Vogel, Steven K.&lt;/author&gt;&lt;author&gt;Barma, Naazneen Haider&lt;/author&gt;&lt;/authors&gt;&lt;/contributors&gt;&lt;titles&gt;&lt;title&gt;The Political Economy Reader: Markets as Institutions&lt;/title&gt;&lt;/titles&gt;&lt;keywords&gt;&lt;keyword&gt;political economy&lt;/keyword&gt;&lt;keyword&gt;markets&lt;/keyword&gt;&lt;keyword&gt;state and market&lt;/keyword&gt;&lt;keyword&gt;state and economy&lt;/keyword&gt;&lt;keyword&gt;institutions&lt;/keyword&gt;&lt;keyword&gt;corporate governance&lt;/keyword&gt;&lt;/keywords&gt;&lt;dates&gt;&lt;year&gt;2007&lt;/year&gt;&lt;/dates&gt;&lt;pub-location&gt;London&lt;/pub-location&gt;&lt;publisher&gt;Routledge&lt;/publisher&gt;&lt;urls&gt;&lt;/urls&gt;&lt;/record&gt;&lt;/Cite&gt;&lt;/EndNote&gt;</w:instrText>
      </w:r>
      <w:r>
        <w:fldChar w:fldCharType="separate"/>
      </w:r>
      <w:r>
        <w:rPr>
          <w:noProof/>
        </w:rPr>
        <w:t>(</w:t>
      </w:r>
      <w:hyperlink w:anchor="_ENREF_52" w:tooltip="Kriesi, 2008 #2904" w:history="1">
        <w:r w:rsidR="00DE2306">
          <w:rPr>
            <w:noProof/>
          </w:rPr>
          <w:t>Kriesi et al., 2008</w:t>
        </w:r>
      </w:hyperlink>
      <w:r>
        <w:rPr>
          <w:noProof/>
        </w:rPr>
        <w:t xml:space="preserve">, </w:t>
      </w:r>
      <w:hyperlink w:anchor="_ENREF_91" w:tooltip="Vogel, 2007 #2419" w:history="1">
        <w:r w:rsidR="00DE2306">
          <w:rPr>
            <w:noProof/>
          </w:rPr>
          <w:t>Vogel and Barma, 2007</w:t>
        </w:r>
      </w:hyperlink>
      <w:r>
        <w:rPr>
          <w:noProof/>
        </w:rPr>
        <w:t>)</w:t>
      </w:r>
      <w:r>
        <w:fldChar w:fldCharType="end"/>
      </w:r>
      <w:r w:rsidRPr="00CA4543">
        <w:t xml:space="preserve">. </w:t>
      </w:r>
    </w:p>
    <w:p w14:paraId="771DDDBA" w14:textId="2A7F21CB" w:rsidR="004D3DFA" w:rsidRDefault="00051355" w:rsidP="004D3DFA">
      <w:r>
        <w:t>U</w:t>
      </w:r>
      <w:r w:rsidR="00CB5DDC">
        <w:t>nexpectedly, e</w:t>
      </w:r>
      <w:r w:rsidR="005A0BF3">
        <w:t xml:space="preserve">lements of the ‘developmental state’ </w:t>
      </w:r>
      <w:r w:rsidR="000216CC">
        <w:t xml:space="preserve">still </w:t>
      </w:r>
      <w:r w:rsidR="005A0BF3">
        <w:t xml:space="preserve">persist, even or perhaps especially at the heart of the US liberal market economy where military and technology interests coincide </w:t>
      </w:r>
      <w:r w:rsidR="00E42B29">
        <w:fldChar w:fldCharType="begin"/>
      </w:r>
      <w:r w:rsidR="00E42B29">
        <w:instrText xml:space="preserve"> ADDIN EN.CITE &lt;EndNote&gt;&lt;Cite&gt;&lt;Author&gt;Mazzucato&lt;/Author&gt;&lt;Year&gt;2013&lt;/Year&gt;&lt;RecNum&gt;6557&lt;/RecNum&gt;&lt;DisplayText&gt;(Mazzucato, 2013, Block, 2008)&lt;/DisplayText&gt;&lt;record&gt;&lt;rec-number&gt;6557&lt;/rec-number&gt;&lt;foreign-keys&gt;&lt;key app="EN" db-id="z9vtw99svpvzrmewp2e5e0sfz2a25a509zpe"&gt;6557&lt;/key&gt;&lt;/foreign-keys&gt;&lt;ref-type name="Book"&gt;6&lt;/ref-type&gt;&lt;contributors&gt;&lt;authors&gt;&lt;author&gt;Mazzucato, Mariana&lt;/author&gt;&lt;/authors&gt;&lt;/contributors&gt;&lt;titles&gt;&lt;title&gt;The Entrepreneurial State: Debunking Public vs Private Sector Myths&lt;/title&gt;&lt;/titles&gt;&lt;keywords&gt;&lt;keyword&gt;state and economy&lt;/keyword&gt;&lt;keyword&gt;innovation&lt;/keyword&gt;&lt;keyword&gt;investment&lt;/keyword&gt;&lt;keyword&gt;capitalism&lt;/keyword&gt;&lt;keyword&gt;Green&lt;/keyword&gt;&lt;/keywords&gt;&lt;dates&gt;&lt;year&gt;2013&lt;/year&gt;&lt;/dates&gt;&lt;pub-location&gt;New York&lt;/pub-location&gt;&lt;publisher&gt;Anthem Press&lt;/publisher&gt;&lt;urls&gt;&lt;/urls&gt;&lt;/record&gt;&lt;/Cite&gt;&lt;Cite&gt;&lt;Author&gt;Block&lt;/Author&gt;&lt;Year&gt;2008&lt;/Year&gt;&lt;RecNum&gt;2776&lt;/RecNum&gt;&lt;record&gt;&lt;rec-number&gt;2776&lt;/rec-number&gt;&lt;foreign-keys&gt;&lt;key app="EN" db-id="z9vtw99svpvzrmewp2e5e0sfz2a25a509zpe"&gt;2776&lt;/key&gt;&lt;/foreign-keys&gt;&lt;ref-type name="Journal Article"&gt;17&lt;/ref-type&gt;&lt;contributors&gt;&lt;authors&gt;&lt;author&gt;Block, Fred&lt;/author&gt;&lt;/authors&gt;&lt;/contributors&gt;&lt;titles&gt;&lt;title&gt;Swimming Against the Current: The Rise of a Hidden Developmental State in the United States&lt;/title&gt;&lt;secondary-title&gt;Politics and Society&lt;/secondary-title&gt;&lt;/titles&gt;&lt;periodical&gt;&lt;full-title&gt;Politics and Society&lt;/full-title&gt;&lt;/periodical&gt;&lt;pages&gt;169-206&lt;/pages&gt;&lt;volume&gt;36&lt;/volume&gt;&lt;number&gt;2&lt;/number&gt;&lt;keywords&gt;&lt;keyword&gt;developmental state&lt;/keyword&gt;&lt;keyword&gt;industrial policy&lt;/keyword&gt;&lt;keyword&gt;technology&lt;/keyword&gt;&lt;keyword&gt;varieties of capitalism&lt;/keyword&gt;&lt;keyword&gt;economic sociology&lt;/keyword&gt;&lt;keyword&gt;state and market&lt;/keyword&gt;&lt;keyword&gt;USA&lt;/keyword&gt;&lt;keyword&gt;globalization&lt;/keyword&gt;&lt;/keywords&gt;&lt;dates&gt;&lt;year&gt;2008&lt;/year&gt;&lt;pub-dates&gt;&lt;date&gt;June 1, 2008&lt;/date&gt;&lt;/pub-dates&gt;&lt;/dates&gt;&lt;urls&gt;&lt;related-urls&gt;&lt;url&gt;http://pas.sagepub.com/cgi/content/abstract/36/2/169 &lt;/url&gt;&lt;/related-urls&gt;&lt;/urls&gt;&lt;electronic-resource-num&gt;10.1177/0032329208318731&lt;/electronic-resource-num&gt;&lt;/record&gt;&lt;/Cite&gt;&lt;/EndNote&gt;</w:instrText>
      </w:r>
      <w:r w:rsidR="00E42B29">
        <w:fldChar w:fldCharType="separate"/>
      </w:r>
      <w:r w:rsidR="00E42B29">
        <w:rPr>
          <w:noProof/>
        </w:rPr>
        <w:t>(</w:t>
      </w:r>
      <w:hyperlink w:anchor="_ENREF_63" w:tooltip="Mazzucato, 2013 #6557" w:history="1">
        <w:r w:rsidR="00DE2306">
          <w:rPr>
            <w:noProof/>
          </w:rPr>
          <w:t>Mazzucato, 2013</w:t>
        </w:r>
      </w:hyperlink>
      <w:r w:rsidR="00E42B29">
        <w:rPr>
          <w:noProof/>
        </w:rPr>
        <w:t xml:space="preserve">, </w:t>
      </w:r>
      <w:hyperlink w:anchor="_ENREF_8" w:tooltip="Block, 2008 #2776" w:history="1">
        <w:r w:rsidR="00DE2306">
          <w:rPr>
            <w:noProof/>
          </w:rPr>
          <w:t>Block, 2008</w:t>
        </w:r>
      </w:hyperlink>
      <w:r w:rsidR="00E42B29">
        <w:rPr>
          <w:noProof/>
        </w:rPr>
        <w:t>)</w:t>
      </w:r>
      <w:r w:rsidR="00E42B29">
        <w:fldChar w:fldCharType="end"/>
      </w:r>
      <w:r w:rsidR="005A0BF3">
        <w:t xml:space="preserve">. </w:t>
      </w:r>
      <w:r w:rsidR="00BE7D63">
        <w:t>Meanwhile, t</w:t>
      </w:r>
      <w:r w:rsidR="00EC657C">
        <w:t xml:space="preserve">he </w:t>
      </w:r>
      <w:r w:rsidR="00FD23F3">
        <w:t xml:space="preserve">economic </w:t>
      </w:r>
      <w:r w:rsidR="00EC657C">
        <w:t xml:space="preserve">liberalization agenda gave rise to analysis of the </w:t>
      </w:r>
      <w:r w:rsidR="004D3DFA" w:rsidRPr="00CA4543">
        <w:t xml:space="preserve">‘competition state’ </w:t>
      </w:r>
      <w:r w:rsidR="004D3DFA">
        <w:fldChar w:fldCharType="begin">
          <w:fldData xml:space="preserve">PEVuZE5vdGU+PENpdGU+PEF1dGhvcj5DZXJueTwvQXV0aG9yPjxZZWFyPjE5OTc8L1llYXI+PFJl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</w:fldData>
        </w:fldChar>
      </w:r>
      <w:r w:rsidR="00215A05">
        <w:instrText xml:space="preserve"> ADDIN EN.CITE </w:instrText>
      </w:r>
      <w:r w:rsidR="00215A05">
        <w:fldChar w:fldCharType="begin">
          <w:fldData xml:space="preserve">PEVuZE5vdGU+PENpdGU+PEF1dGhvcj5DZXJueTwvQXV0aG9yPjxZZWFyPjE5OTc8L1llYXI+PFJl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</w:fldData>
        </w:fldChar>
      </w:r>
      <w:r w:rsidR="00215A05">
        <w:instrText xml:space="preserve"> ADDIN EN.CITE.DATA </w:instrText>
      </w:r>
      <w:r w:rsidR="00215A05">
        <w:fldChar w:fldCharType="end"/>
      </w:r>
      <w:r w:rsidR="004D3DFA">
        <w:fldChar w:fldCharType="separate"/>
      </w:r>
      <w:r w:rsidR="004D3DFA">
        <w:rPr>
          <w:noProof/>
        </w:rPr>
        <w:t>(</w:t>
      </w:r>
      <w:hyperlink w:anchor="_ENREF_14" w:tooltip="Cerny, 1997 #112" w:history="1">
        <w:r w:rsidR="00DE2306">
          <w:rPr>
            <w:noProof/>
          </w:rPr>
          <w:t>Cerny, 1997</w:t>
        </w:r>
      </w:hyperlink>
      <w:r w:rsidR="004D3DFA">
        <w:rPr>
          <w:noProof/>
        </w:rPr>
        <w:t xml:space="preserve">, </w:t>
      </w:r>
      <w:hyperlink w:anchor="_ENREF_1" w:tooltip="Adshead, 2008 #4600" w:history="1">
        <w:r w:rsidR="00DE2306">
          <w:rPr>
            <w:noProof/>
          </w:rPr>
          <w:t>Adshead et al., 2008</w:t>
        </w:r>
      </w:hyperlink>
      <w:r w:rsidR="004D3DFA">
        <w:rPr>
          <w:noProof/>
        </w:rPr>
        <w:t xml:space="preserve">, </w:t>
      </w:r>
      <w:hyperlink w:anchor="_ENREF_51" w:tooltip="Kirby, 2004 #2841" w:history="1">
        <w:r w:rsidR="00DE2306">
          <w:rPr>
            <w:noProof/>
          </w:rPr>
          <w:t>Kirby, 2004</w:t>
        </w:r>
      </w:hyperlink>
      <w:r w:rsidR="004D3DFA">
        <w:rPr>
          <w:noProof/>
        </w:rPr>
        <w:t>)</w:t>
      </w:r>
      <w:r w:rsidR="004D3DFA">
        <w:fldChar w:fldCharType="end"/>
      </w:r>
      <w:r w:rsidR="00EC657C">
        <w:t>. A</w:t>
      </w:r>
      <w:r w:rsidR="00FD23F3">
        <w:t>nd a</w:t>
      </w:r>
      <w:r w:rsidR="004D3DFA" w:rsidRPr="00CA4543">
        <w:t xml:space="preserve">s a consequences of the retreat of the state from control over direct productive assets, </w:t>
      </w:r>
      <w:r w:rsidR="00436C7A">
        <w:t xml:space="preserve">we have seen </w:t>
      </w:r>
      <w:r w:rsidR="004D3DFA" w:rsidRPr="00CA4543">
        <w:t xml:space="preserve">the ‘rise of the regulatory state’ </w:t>
      </w:r>
      <w:r w:rsidR="004D3DFA">
        <w:fldChar w:fldCharType="begin">
          <w:fldData xml:space="preserve">PEVuZE5vdGU+PENpdGU+PEF1dGhvcj5CcmFpdGh3YWl0ZTwvQXV0aG9yPjxZZWFyPjIwMDA8L1ll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</w:fldData>
        </w:fldChar>
      </w:r>
      <w:r w:rsidR="004D3DFA">
        <w:instrText xml:space="preserve"> ADDIN EN.CITE </w:instrText>
      </w:r>
      <w:r w:rsidR="004D3DFA">
        <w:fldChar w:fldCharType="begin">
          <w:fldData xml:space="preserve">PEVuZE5vdGU+PENpdGU+PEF1dGhvcj5CcmFpdGh3YWl0ZTwvQXV0aG9yPjxZZWFyPjIwMDA8L1ll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</w:fldData>
        </w:fldChar>
      </w:r>
      <w:r w:rsidR="004D3DFA">
        <w:instrText xml:space="preserve"> ADDIN EN.CITE.DATA </w:instrText>
      </w:r>
      <w:r w:rsidR="004D3DFA">
        <w:fldChar w:fldCharType="end"/>
      </w:r>
      <w:r w:rsidR="004D3DFA">
        <w:fldChar w:fldCharType="separate"/>
      </w:r>
      <w:r w:rsidR="004D3DFA">
        <w:rPr>
          <w:noProof/>
        </w:rPr>
        <w:t>(</w:t>
      </w:r>
      <w:hyperlink w:anchor="_ENREF_11" w:tooltip="Braithwaite, 2000 #3421" w:history="1">
        <w:r w:rsidR="00DE2306">
          <w:rPr>
            <w:noProof/>
          </w:rPr>
          <w:t>Braithwaite, 2000</w:t>
        </w:r>
      </w:hyperlink>
      <w:r w:rsidR="004D3DFA">
        <w:rPr>
          <w:noProof/>
        </w:rPr>
        <w:t xml:space="preserve">, </w:t>
      </w:r>
      <w:hyperlink w:anchor="_ENREF_30" w:tooltip="Glaeser, 2001 #3422" w:history="1">
        <w:r w:rsidR="00DE2306">
          <w:rPr>
            <w:noProof/>
          </w:rPr>
          <w:t>Glaeser and Shleifer, 2001</w:t>
        </w:r>
      </w:hyperlink>
      <w:r w:rsidR="004D3DFA">
        <w:rPr>
          <w:noProof/>
        </w:rPr>
        <w:t xml:space="preserve">, </w:t>
      </w:r>
      <w:hyperlink w:anchor="_ENREF_66" w:tooltip="Moran, 2002 #3423" w:history="1">
        <w:r w:rsidR="00DE2306">
          <w:rPr>
            <w:noProof/>
          </w:rPr>
          <w:t>Moran, 2002</w:t>
        </w:r>
      </w:hyperlink>
      <w:r w:rsidR="004D3DFA">
        <w:rPr>
          <w:noProof/>
        </w:rPr>
        <w:t xml:space="preserve">, </w:t>
      </w:r>
      <w:hyperlink w:anchor="_ENREF_62" w:tooltip="Majone, 1994 #1792" w:history="1">
        <w:r w:rsidR="00DE2306">
          <w:rPr>
            <w:noProof/>
          </w:rPr>
          <w:t>Majone, 1994</w:t>
        </w:r>
      </w:hyperlink>
      <w:r w:rsidR="004D3DFA">
        <w:rPr>
          <w:noProof/>
        </w:rPr>
        <w:t xml:space="preserve">, </w:t>
      </w:r>
      <w:hyperlink w:anchor="_ENREF_48" w:tooltip="Jayasuriya, 2000 #3419" w:history="1">
        <w:r w:rsidR="00DE2306">
          <w:rPr>
            <w:noProof/>
          </w:rPr>
          <w:t>Jayasuriya, 2000</w:t>
        </w:r>
      </w:hyperlink>
      <w:r w:rsidR="004D3DFA">
        <w:rPr>
          <w:noProof/>
        </w:rPr>
        <w:t xml:space="preserve">, </w:t>
      </w:r>
      <w:hyperlink w:anchor="_ENREF_89" w:tooltip="Thatcher, 2009 #4477" w:history="1">
        <w:r w:rsidR="00DE2306">
          <w:rPr>
            <w:noProof/>
          </w:rPr>
          <w:t>Thatcher, 2009</w:t>
        </w:r>
      </w:hyperlink>
      <w:r w:rsidR="004D3DFA">
        <w:rPr>
          <w:noProof/>
        </w:rPr>
        <w:t xml:space="preserve">, </w:t>
      </w:r>
      <w:hyperlink w:anchor="_ENREF_7" w:tooltip="Black, 2005 #3004" w:history="1">
        <w:r w:rsidR="00DE2306">
          <w:rPr>
            <w:noProof/>
          </w:rPr>
          <w:t>Black et al., 2005</w:t>
        </w:r>
      </w:hyperlink>
      <w:r w:rsidR="004D3DFA">
        <w:rPr>
          <w:noProof/>
        </w:rPr>
        <w:t>)</w:t>
      </w:r>
      <w:r w:rsidR="004D3DFA">
        <w:fldChar w:fldCharType="end"/>
      </w:r>
      <w:r w:rsidR="004D3DFA" w:rsidRPr="00CA4543">
        <w:t xml:space="preserve">. This generated research into the institutional variety in arrangements for regulating both public and private sectors </w:t>
      </w:r>
      <w:r w:rsidR="004D3DFA">
        <w:fldChar w:fldCharType="begin">
          <w:fldData xml:space="preserve">PEVuZE5vdGU+PENpdGU+PEF1dGhvcj5MZXZpLUZhdXI8L0F1dGhvcj48WWVhcj4yMDA1PC9ZZWFy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yLTMyPC9wYWdlcz48dm9sdW1lPjU5ODwvdm9sdW1lPjxkYXRlcz48eWVhcj4yMDA1PC95ZWFy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==
</w:fldData>
        </w:fldChar>
      </w:r>
      <w:r w:rsidR="00215A05">
        <w:instrText xml:space="preserve"> ADDIN EN.CITE </w:instrText>
      </w:r>
      <w:r w:rsidR="00215A05">
        <w:fldChar w:fldCharType="begin">
          <w:fldData xml:space="preserve">PEVuZE5vdGU+PENpdGU+PEF1dGhvcj5MZXZpLUZhdXI8L0F1dGhvcj48WWVhcj4yMDA1PC9ZZWFy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yLTMyPC9wYWdlcz48dm9sdW1lPjU5ODwvdm9sdW1lPjxkYXRlcz48eWVhcj4yMDA1PC95ZWFy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==
</w:fldData>
        </w:fldChar>
      </w:r>
      <w:r w:rsidR="00215A05">
        <w:instrText xml:space="preserve"> ADDIN EN.CITE.DATA </w:instrText>
      </w:r>
      <w:r w:rsidR="00215A05">
        <w:fldChar w:fldCharType="end"/>
      </w:r>
      <w:r w:rsidR="004D3DFA">
        <w:fldChar w:fldCharType="separate"/>
      </w:r>
      <w:r w:rsidR="004D3DFA">
        <w:rPr>
          <w:noProof/>
        </w:rPr>
        <w:t>(</w:t>
      </w:r>
      <w:hyperlink w:anchor="_ENREF_56" w:tooltip="Levi-Faur, 2005 #4927" w:history="1">
        <w:r w:rsidR="00DE2306">
          <w:rPr>
            <w:noProof/>
          </w:rPr>
          <w:t>Levi-Faur, 2005</w:t>
        </w:r>
      </w:hyperlink>
      <w:r w:rsidR="004D3DFA">
        <w:rPr>
          <w:noProof/>
        </w:rPr>
        <w:t xml:space="preserve">, </w:t>
      </w:r>
      <w:hyperlink w:anchor="_ENREF_28" w:tooltip="Gilardi, 2008 #2756" w:history="1">
        <w:r w:rsidR="00DE2306">
          <w:rPr>
            <w:noProof/>
          </w:rPr>
          <w:t>Gilardi, 2008</w:t>
        </w:r>
      </w:hyperlink>
      <w:r w:rsidR="004D3DFA">
        <w:rPr>
          <w:noProof/>
        </w:rPr>
        <w:t xml:space="preserve">, </w:t>
      </w:r>
      <w:hyperlink w:anchor="_ENREF_32" w:tooltip="Hall, 2007 #2969" w:history="1">
        <w:r w:rsidR="00DE2306">
          <w:rPr>
            <w:noProof/>
          </w:rPr>
          <w:t>Hall, 2007</w:t>
        </w:r>
      </w:hyperlink>
      <w:r w:rsidR="004D3DFA">
        <w:rPr>
          <w:noProof/>
        </w:rPr>
        <w:t xml:space="preserve">, </w:t>
      </w:r>
      <w:hyperlink w:anchor="_ENREF_6" w:tooltip="Binderkrantz, 2009  #3260" w:history="1">
        <w:r w:rsidR="00DE2306">
          <w:rPr>
            <w:noProof/>
          </w:rPr>
          <w:t>Binderkrantz and Christensen</w:t>
        </w:r>
      </w:hyperlink>
      <w:r w:rsidR="004D3DFA">
        <w:rPr>
          <w:noProof/>
        </w:rPr>
        <w:t>)</w:t>
      </w:r>
      <w:r w:rsidR="004D3DFA">
        <w:fldChar w:fldCharType="end"/>
      </w:r>
      <w:r w:rsidR="004D3DFA" w:rsidRPr="00CA4543">
        <w:t xml:space="preserve">. Mechanisms of implementing new regulatory regimes on the one hand, and creating new lines of accountability on the other, form an important part of a broader trend toward what is now known as regulatory governance </w:t>
      </w:r>
      <w:r w:rsidR="004D3DFA">
        <w:fldChar w:fldCharType="begin">
          <w:fldData xml:space="preserve">PEVuZE5vdGU+PENpdGU+PEF1dGhvcj5Ib29kPC9BdXRob3I+PFllYXI+MTk4MTwvWWVhcj48UmVj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</w:fldData>
        </w:fldChar>
      </w:r>
      <w:r w:rsidR="00215A05">
        <w:instrText xml:space="preserve"> ADDIN EN.CITE </w:instrText>
      </w:r>
      <w:r w:rsidR="00215A05">
        <w:fldChar w:fldCharType="begin">
          <w:fldData xml:space="preserve">PEVuZE5vdGU+PENpdGU+PEF1dGhvcj5Ib29kPC9BdXRob3I+PFllYXI+MTk4MTwvWWVhcj48UmVj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</w:fldData>
        </w:fldChar>
      </w:r>
      <w:r w:rsidR="00215A05">
        <w:instrText xml:space="preserve"> ADDIN EN.CITE.DATA </w:instrText>
      </w:r>
      <w:r w:rsidR="00215A05">
        <w:fldChar w:fldCharType="end"/>
      </w:r>
      <w:r w:rsidR="004D3DFA">
        <w:fldChar w:fldCharType="separate"/>
      </w:r>
      <w:r w:rsidR="00215A05">
        <w:rPr>
          <w:noProof/>
        </w:rPr>
        <w:t>(</w:t>
      </w:r>
      <w:hyperlink w:anchor="_ENREF_46" w:tooltip="Hood, 1981 #2225" w:history="1">
        <w:r w:rsidR="00DE2306">
          <w:rPr>
            <w:noProof/>
          </w:rPr>
          <w:t>Hood and Dunsire, 1981: chapter 2</w:t>
        </w:r>
      </w:hyperlink>
      <w:r w:rsidR="00215A05">
        <w:rPr>
          <w:noProof/>
        </w:rPr>
        <w:t xml:space="preserve">, </w:t>
      </w:r>
      <w:hyperlink w:anchor="_ENREF_6" w:tooltip="Binderkrantz, 2009  #3260" w:history="1">
        <w:r w:rsidR="00DE2306">
          <w:rPr>
            <w:noProof/>
          </w:rPr>
          <w:t>Binderkrantz and Christensen</w:t>
        </w:r>
      </w:hyperlink>
      <w:r w:rsidR="00215A05">
        <w:rPr>
          <w:noProof/>
        </w:rPr>
        <w:t xml:space="preserve">, </w:t>
      </w:r>
      <w:hyperlink w:anchor="_ENREF_15" w:tooltip="Christensen, 2007 #2577" w:history="1">
        <w:r w:rsidR="00DE2306">
          <w:rPr>
            <w:noProof/>
          </w:rPr>
          <w:t>Christensen and Laegreid, 2007</w:t>
        </w:r>
      </w:hyperlink>
      <w:r w:rsidR="00215A05">
        <w:rPr>
          <w:noProof/>
        </w:rPr>
        <w:t>)</w:t>
      </w:r>
      <w:r w:rsidR="004D3DFA">
        <w:fldChar w:fldCharType="end"/>
      </w:r>
      <w:r w:rsidR="004D3DFA" w:rsidRPr="00CA4543">
        <w:t xml:space="preserve">. </w:t>
      </w:r>
      <w:r w:rsidR="005E385D">
        <w:t>C</w:t>
      </w:r>
      <w:r w:rsidR="004D3DFA" w:rsidRPr="00CA4543">
        <w:t xml:space="preserve">entral to making progress on this is agreement on the characterization and typologies of regulatory agencies themselves </w:t>
      </w:r>
      <w:r w:rsidR="004D3DFA">
        <w:fldChar w:fldCharType="begin">
          <w:fldData xml:space="preserve">PEVuZE5vdGU+PENpdGU+PEF1dGhvcj5MZXZpLUZhdXI8L0F1dGhvcj48WWVhcj4yMDA2PC9ZZWFy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</w:fldData>
        </w:fldChar>
      </w:r>
      <w:r w:rsidR="004D3DFA">
        <w:instrText xml:space="preserve"> ADDIN EN.CITE </w:instrText>
      </w:r>
      <w:r w:rsidR="004D3DFA">
        <w:fldChar w:fldCharType="begin">
          <w:fldData xml:space="preserve">PEVuZE5vdGU+PENpdGU+PEF1dGhvcj5MZXZpLUZhdXI8L0F1dGhvcj48WWVhcj4yMDA2PC9ZZWFy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</w:fldData>
        </w:fldChar>
      </w:r>
      <w:r w:rsidR="004D3DFA">
        <w:instrText xml:space="preserve"> ADDIN EN.CITE.DATA </w:instrText>
      </w:r>
      <w:r w:rsidR="004D3DFA">
        <w:fldChar w:fldCharType="end"/>
      </w:r>
      <w:r w:rsidR="004D3DFA">
        <w:fldChar w:fldCharType="separate"/>
      </w:r>
      <w:r w:rsidR="004D3DFA">
        <w:rPr>
          <w:noProof/>
        </w:rPr>
        <w:t>(</w:t>
      </w:r>
      <w:hyperlink w:anchor="_ENREF_57" w:tooltip="Levi-Faur, 2006 #2316" w:history="1">
        <w:r w:rsidR="00DE2306">
          <w:rPr>
            <w:noProof/>
          </w:rPr>
          <w:t>Levi-Faur, 2006</w:t>
        </w:r>
      </w:hyperlink>
      <w:r w:rsidR="004D3DFA">
        <w:rPr>
          <w:noProof/>
        </w:rPr>
        <w:t xml:space="preserve">, </w:t>
      </w:r>
      <w:hyperlink w:anchor="_ENREF_83" w:tooltip="Scott, 2004 #1854" w:history="1">
        <w:r w:rsidR="00DE2306">
          <w:rPr>
            <w:noProof/>
          </w:rPr>
          <w:t>Scott, 2004</w:t>
        </w:r>
      </w:hyperlink>
      <w:r w:rsidR="004D3DFA">
        <w:rPr>
          <w:noProof/>
        </w:rPr>
        <w:t>)</w:t>
      </w:r>
      <w:r w:rsidR="004D3DFA">
        <w:fldChar w:fldCharType="end"/>
      </w:r>
      <w:r w:rsidR="004D3DFA" w:rsidRPr="00CA4543">
        <w:t xml:space="preserve">. The statutory basis of regulation as a principal distinguishing feature has itself been questioned in recent literature, with growing recognition of the role of private regulatory regimes and transnational regulatory regimes that are not overtly directed by states. We also find an interest developing in the emergence of the </w:t>
      </w:r>
      <w:r w:rsidR="00FC4EEE">
        <w:t>‘</w:t>
      </w:r>
      <w:r w:rsidR="004D3DFA" w:rsidRPr="00CA4543">
        <w:t>contracting state</w:t>
      </w:r>
      <w:r w:rsidR="00FC4EEE">
        <w:t>’</w:t>
      </w:r>
      <w:r w:rsidR="004D3DFA" w:rsidRPr="00CA4543">
        <w:t xml:space="preserve"> </w:t>
      </w:r>
      <w:r w:rsidR="004D3DFA">
        <w:fldChar w:fldCharType="begin">
          <w:fldData xml:space="preserve">PEVuZE5vdGU+PENpdGU+PEF1dGhvcj5FZGdld29ydGg8L0F1dGhvcj48WWVhcj4yMDAzPC9ZZWFy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</w:fldData>
        </w:fldChar>
      </w:r>
      <w:r w:rsidR="00215A05">
        <w:instrText xml:space="preserve"> ADDIN EN.CITE </w:instrText>
      </w:r>
      <w:r w:rsidR="00215A05">
        <w:fldChar w:fldCharType="begin">
          <w:fldData xml:space="preserve">PEVuZE5vdGU+PENpdGU+PEF1dGhvcj5FZGdld29ydGg8L0F1dGhvcj48WWVhcj4yMDAzPC9ZZWFy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</w:fldData>
        </w:fldChar>
      </w:r>
      <w:r w:rsidR="00215A05">
        <w:instrText xml:space="preserve"> ADDIN EN.CITE.DATA </w:instrText>
      </w:r>
      <w:r w:rsidR="00215A05">
        <w:fldChar w:fldCharType="end"/>
      </w:r>
      <w:r w:rsidR="004D3DFA">
        <w:fldChar w:fldCharType="separate"/>
      </w:r>
      <w:r w:rsidR="004D3DFA">
        <w:rPr>
          <w:noProof/>
        </w:rPr>
        <w:t>(</w:t>
      </w:r>
      <w:hyperlink w:anchor="_ENREF_23" w:tooltip="Edgeworth, 2003 #3431" w:history="1">
        <w:r w:rsidR="00DE2306">
          <w:rPr>
            <w:noProof/>
          </w:rPr>
          <w:t>Edgeworth, 2003</w:t>
        </w:r>
      </w:hyperlink>
      <w:r w:rsidR="004D3DFA">
        <w:rPr>
          <w:noProof/>
        </w:rPr>
        <w:t xml:space="preserve">, </w:t>
      </w:r>
      <w:hyperlink w:anchor="_ENREF_34" w:tooltip="Harden, 1992 #3432" w:history="1">
        <w:r w:rsidR="00DE2306">
          <w:rPr>
            <w:noProof/>
          </w:rPr>
          <w:t>Harden, 1992</w:t>
        </w:r>
      </w:hyperlink>
      <w:r w:rsidR="004D3DFA">
        <w:rPr>
          <w:noProof/>
        </w:rPr>
        <w:t xml:space="preserve">, </w:t>
      </w:r>
      <w:hyperlink w:anchor="_ENREF_27" w:tooltip="Freeman, 2000 #3433" w:history="1">
        <w:r w:rsidR="00DE2306">
          <w:rPr>
            <w:noProof/>
          </w:rPr>
          <w:t>Freeman, 2000</w:t>
        </w:r>
      </w:hyperlink>
      <w:r w:rsidR="004D3DFA">
        <w:rPr>
          <w:noProof/>
        </w:rPr>
        <w:t xml:space="preserve">, </w:t>
      </w:r>
      <w:hyperlink w:anchor="_ENREF_54" w:tooltip="La Porta, 1999 #2043" w:history="1">
        <w:r w:rsidR="00DE2306">
          <w:rPr>
            <w:noProof/>
          </w:rPr>
          <w:t>La Porta et al., 1999</w:t>
        </w:r>
      </w:hyperlink>
      <w:r w:rsidR="004D3DFA">
        <w:rPr>
          <w:noProof/>
        </w:rPr>
        <w:t>)</w:t>
      </w:r>
      <w:r w:rsidR="004D3DFA">
        <w:fldChar w:fldCharType="end"/>
      </w:r>
      <w:r w:rsidR="004D3DFA" w:rsidRPr="00CA4543">
        <w:t>; and new classificatory challenges are also emerging to capture the changing role of the state in relation to such functions as the delivery of public services</w:t>
      </w:r>
      <w:r w:rsidR="00FC4EEE">
        <w:t>,</w:t>
      </w:r>
      <w:r w:rsidR="004D3DFA" w:rsidRPr="00CA4543">
        <w:t xml:space="preserve"> taxation of citizens and businesses</w:t>
      </w:r>
      <w:r w:rsidR="00FC4EEE">
        <w:t>, dispute resolution mechanisms</w:t>
      </w:r>
      <w:r w:rsidR="004D3DFA" w:rsidRPr="00CA4543">
        <w:t xml:space="preserve">. </w:t>
      </w:r>
    </w:p>
    <w:p w14:paraId="4FD00F4C" w14:textId="1FDA5B59" w:rsidR="004D3DFA" w:rsidRDefault="004D3DFA" w:rsidP="004D3DFA">
      <w:r>
        <w:t>Patterns</w:t>
      </w:r>
      <w:r w:rsidRPr="00CA4543">
        <w:t xml:space="preserve"> of state engagement with organized interests in society </w:t>
      </w:r>
      <w:r w:rsidR="005E385D">
        <w:t>changed</w:t>
      </w:r>
      <w:r w:rsidRPr="00CA4543">
        <w:t xml:space="preserve"> in form and purpose</w:t>
      </w:r>
      <w:r w:rsidR="005E385D">
        <w:t xml:space="preserve"> since the 1980s</w:t>
      </w:r>
      <w:r w:rsidRPr="00CA4543">
        <w:t xml:space="preserve"> </w:t>
      </w:r>
      <w:r>
        <w:fldChar w:fldCharType="begin"/>
      </w:r>
      <w:r>
        <w:instrText xml:space="preserve"> ADDIN EN.CITE &lt;EndNote&gt;&lt;Cite&gt;&lt;Author&gt;Hemerijck&lt;/Author&gt;&lt;Year&gt;2006&lt;/Year&gt;&lt;RecNum&gt;3588&lt;/RecNum&gt;&lt;DisplayText&gt;(Hemerijck and Vail, 2006)&lt;/DisplayText&gt;&lt;record&gt;&lt;rec-number&gt;3588&lt;/rec-number&gt;&lt;foreign-keys&gt;&lt;key app="EN" db-id="z9vtw99svpvzrmewp2e5e0sfz2a25a509zpe"&gt;3588&lt;/key&gt;&lt;/foreign-keys&gt;&lt;ref-type name="Book Section"&gt;5&lt;/ref-type&gt;&lt;contributors&gt;&lt;authors&gt;&lt;author&gt;Hemerijck, Anton C.&lt;/author&gt;&lt;author&gt;Vail, Mark I.&lt;/author&gt;&lt;/authors&gt;&lt;secondary-authors&gt;&lt;author&gt;Levy, Jonah D.&lt;/author&gt;&lt;/secondary-authors&gt;&lt;/contributors&gt;&lt;titles&gt;&lt;title&gt;The Forgotten Center: State Activism and Corporatist Adjustment in Holland and Germany&lt;/title&gt;&lt;secondary-title&gt;The State After Statism: New State Activities in the Age of Liberalization&lt;/secondary-title&gt;&lt;/titles&gt;&lt;pages&gt;93-138&lt;/pages&gt;&lt;keywords&gt;&lt;keyword&gt;Netherlands&lt;/keyword&gt;&lt;keyword&gt;Germany&lt;/keyword&gt;&lt;keyword&gt;corporatism&lt;/keyword&gt;&lt;keyword&gt;state&lt;/keyword&gt;&lt;/keywords&gt;&lt;dates&gt;&lt;year&gt;2006&lt;/year&gt;&lt;/dates&gt;&lt;pub-location&gt;Cambridge, MA&lt;/pub-location&gt;&lt;publisher&gt;Harvard University Press&lt;/publisher&gt;&lt;urls&gt;&lt;/urls&gt;&lt;/record&gt;&lt;/Cite&gt;&lt;/EndNote&gt;</w:instrText>
      </w:r>
      <w:r>
        <w:fldChar w:fldCharType="separate"/>
      </w:r>
      <w:r>
        <w:rPr>
          <w:noProof/>
        </w:rPr>
        <w:t>(</w:t>
      </w:r>
      <w:hyperlink w:anchor="_ENREF_43" w:tooltip="Hemerijck, 2006 #3588" w:history="1">
        <w:r w:rsidR="00DE2306">
          <w:rPr>
            <w:noProof/>
          </w:rPr>
          <w:t>Hemerijck and Vail, 2006</w:t>
        </w:r>
      </w:hyperlink>
      <w:r>
        <w:rPr>
          <w:noProof/>
        </w:rPr>
        <w:t>)</w:t>
      </w:r>
      <w:r>
        <w:fldChar w:fldCharType="end"/>
      </w:r>
      <w:r>
        <w:t xml:space="preserve"> – as the boundaries of state and economy shift</w:t>
      </w:r>
      <w:r w:rsidR="005E385D">
        <w:t>ed</w:t>
      </w:r>
      <w:r>
        <w:t xml:space="preserve">, the space </w:t>
      </w:r>
      <w:r w:rsidR="005E385D">
        <w:t>shrank</w:t>
      </w:r>
      <w:r>
        <w:t xml:space="preserve"> for stable deals in which the terms of wage-bargaining deals are supported and supplemented by policy commitments </w:t>
      </w:r>
      <w:r>
        <w:fldChar w:fldCharType="begin"/>
      </w:r>
      <w:r>
        <w:instrText xml:space="preserve"> ADDIN EN.CITE &lt;EndNote&gt;&lt;Cite&gt;&lt;Author&gt;Baccaro&lt;/Author&gt;&lt;Year&gt;2011&lt;/Year&gt;&lt;RecNum&gt;5610&lt;/RecNum&gt;&lt;DisplayText&gt;(Baccaro and Howell, 2011)&lt;/DisplayText&gt;&lt;record&gt;&lt;rec-number&gt;5610&lt;/rec-number&gt;&lt;foreign-keys&gt;&lt;key app="EN" db-id="z9vtw99svpvzrmewp2e5e0sfz2a25a509zpe"&gt;5610&lt;/key&gt;&lt;/foreign-keys&gt;&lt;ref-type name="Journal Article"&gt;17&lt;/ref-type&gt;&lt;contributors&gt;&lt;authors&gt;&lt;author&gt;Baccaro, Lucio&lt;/author&gt;&lt;author&gt;Howell, Chris&lt;/author&gt;&lt;/authors&gt;&lt;/contributors&gt;&lt;titles&gt;&lt;title&gt;A Common Neoliberal Trajectory: The Transformation of Industrial Relations in Advanced Capitalism&lt;/title&gt;&lt;secondary-title&gt;Politics &amp;amp; Society&lt;/secondary-title&gt;&lt;/titles&gt;&lt;periodical&gt;&lt;full-title&gt;Politics &amp;amp; Society&lt;/full-title&gt;&lt;/periodical&gt;&lt;keywords&gt;&lt;keyword&gt;industrial relations&lt;/keyword&gt;&lt;keyword&gt;France&lt;/keyword&gt;&lt;keyword&gt;UK&lt;/keyword&gt;&lt;keyword&gt;Germany&lt;/keyword&gt;&lt;keyword&gt;Italy&amp;#xD;Sweden&lt;/keyword&gt;&lt;keyword&gt;Ireland&lt;/keyword&gt;&lt;/keywords&gt;&lt;dates&gt;&lt;year&gt;2011&lt;/year&gt;&lt;pub-dates&gt;&lt;date&gt;October 10, 2011&lt;/date&gt;&lt;/pub-dates&gt;&lt;/dates&gt;&lt;urls&gt;&lt;related-urls&gt;&lt;url&gt;http://pas.sagepub.com/content/early/2011/09/29/0032329211420082.abstract &lt;/url&gt;&lt;/related-urls&gt;&lt;/urls&gt;&lt;electronic-resource-num&gt;10.1177/0032329211420082&lt;/electronic-resource-num&gt;&lt;/record&gt;&lt;/Cite&gt;&lt;/EndNote&gt;</w:instrText>
      </w:r>
      <w:r>
        <w:fldChar w:fldCharType="separate"/>
      </w:r>
      <w:r>
        <w:rPr>
          <w:noProof/>
        </w:rPr>
        <w:t>(</w:t>
      </w:r>
      <w:hyperlink w:anchor="_ENREF_2" w:tooltip="Baccaro, 2011 #5610" w:history="1">
        <w:r w:rsidR="00DE2306">
          <w:rPr>
            <w:noProof/>
          </w:rPr>
          <w:t>Baccaro and Howell, 2011</w:t>
        </w:r>
      </w:hyperlink>
      <w:r>
        <w:rPr>
          <w:noProof/>
        </w:rPr>
        <w:t>)</w:t>
      </w:r>
      <w:r>
        <w:fldChar w:fldCharType="end"/>
      </w:r>
      <w:r w:rsidR="00033690">
        <w:t>. Meanwhile,</w:t>
      </w:r>
      <w:r>
        <w:t xml:space="preserve"> th</w:t>
      </w:r>
      <w:r w:rsidRPr="00CA4543">
        <w:t>e bounda</w:t>
      </w:r>
      <w:r w:rsidR="005E385D">
        <w:t>ries between state</w:t>
      </w:r>
      <w:r w:rsidR="00033690">
        <w:t xml:space="preserve"> </w:t>
      </w:r>
      <w:r w:rsidR="005E385D">
        <w:t>and society wer</w:t>
      </w:r>
      <w:r w:rsidRPr="00CA4543">
        <w:t xml:space="preserve">e themselves </w:t>
      </w:r>
      <w:r w:rsidR="00FE1867">
        <w:t>being redrawn</w:t>
      </w:r>
      <w:r w:rsidR="00033690">
        <w:t xml:space="preserve"> with developments such as contracting out of state commercial services, or the engagement of charities and NGOs in delivering welfare services under contract.</w:t>
      </w:r>
      <w:r w:rsidRPr="00CA4543">
        <w:t xml:space="preserve"> We need to develop our thinking not only about what a state is in general terms, but also about where the boundaries of ‘public’ and ‘private’, ‘state’ and ‘civil society’, are to be drawn. </w:t>
      </w:r>
    </w:p>
    <w:p w14:paraId="2E8B6203" w14:textId="6880353C" w:rsidR="006E2856" w:rsidRDefault="004D3DFA" w:rsidP="004D3DFA">
      <w:r w:rsidRPr="00CA4543">
        <w:t xml:space="preserve">One such approach is to start with organized interests and work toward a coherent analysis of network governance </w:t>
      </w:r>
      <w:r>
        <w:fldChar w:fldCharType="begin"/>
      </w:r>
      <w:r>
        <w:instrText xml:space="preserve"> ADDIN EN.CITE &lt;EndNote&gt;&lt;Cite&gt;&lt;Author&gt;Sørensen&lt;/Author&gt;&lt;Year&gt;2008&lt;/Year&gt;&lt;RecNum&gt;3267&lt;/RecNum&gt;&lt;DisplayText&gt;(S&lt;style font="Times New Roman" size="13"&gt;ø&lt;/style&gt;rensen and Torfing, 2008)&lt;/DisplayText&gt;&lt;record&gt;&lt;rec-number&gt;3267&lt;/rec-number&gt;&lt;foreign-keys&gt;&lt;key app="EN" db-id="z9vtw99svpvzrmewp2e5e0sfz2a25a509zpe"&gt;3267&lt;/key&gt;&lt;/foreign-keys&gt;&lt;ref-type name="Edited Book"&gt;28&lt;/ref-type&gt;&lt;contributors&gt;&lt;authors&gt;&lt;author&gt;&lt;style face="normal" font="default" size="100%"&gt;S&lt;/style&gt;&lt;style face="normal" font="Times New Roman" size="13"&gt;ø&lt;/style&gt;&lt;style face="normal" font="default" size="100%"&gt;rensen, Eva&lt;/style&gt;&lt;/author&gt;&lt;author&gt;Torfing, Jacob&lt;/author&gt;&lt;/authors&gt;&lt;/contributors&gt;&lt;titles&gt;&lt;title&gt;Theories of Democratic Network Governance&lt;/title&gt;&lt;/titles&gt;&lt;keywords&gt;&lt;keyword&gt;network governance&lt;/keyword&gt;&lt;keyword&gt;governance&lt;/keyword&gt;&lt;/keywords&gt;&lt;dates&gt;&lt;year&gt;2008&lt;/year&gt;&lt;/dates&gt;&lt;pub-location&gt;Basingstoke&lt;/pub-location&gt;&lt;publisher&gt;Palgrave&lt;/publisher&gt;&lt;urls&gt;&lt;/urls&gt;&lt;/record&gt;&lt;/Cite&gt;&lt;/EndNote&gt;</w:instrText>
      </w:r>
      <w:r>
        <w:fldChar w:fldCharType="separate"/>
      </w:r>
      <w:r>
        <w:rPr>
          <w:noProof/>
        </w:rPr>
        <w:t>(</w:t>
      </w:r>
      <w:hyperlink w:anchor="_ENREF_85" w:tooltip="Sørensen, 2008 #3267" w:history="1">
        <w:r w:rsidR="00DE2306">
          <w:rPr>
            <w:noProof/>
          </w:rPr>
          <w:t>S</w:t>
        </w:r>
        <w:r w:rsidR="00DE2306" w:rsidRPr="005D3331">
          <w:rPr>
            <w:rFonts w:ascii="Times New Roman" w:hAnsi="Times New Roman" w:cs="Times New Roman"/>
            <w:noProof/>
            <w:sz w:val="26"/>
          </w:rPr>
          <w:t>ø</w:t>
        </w:r>
        <w:r w:rsidR="00DE2306">
          <w:rPr>
            <w:noProof/>
          </w:rPr>
          <w:t>rensen and Torfing, 2008</w:t>
        </w:r>
      </w:hyperlink>
      <w:r>
        <w:rPr>
          <w:noProof/>
        </w:rPr>
        <w:t>)</w:t>
      </w:r>
      <w:r>
        <w:fldChar w:fldCharType="end"/>
      </w:r>
      <w:r w:rsidRPr="00CA4543">
        <w:t xml:space="preserve">. Another is to investigate state structures themselves, especially the form and scope of state agencies, where the diversity of these new modes of state action </w:t>
      </w:r>
      <w:r>
        <w:t>is</w:t>
      </w:r>
      <w:r w:rsidRPr="00CA4543">
        <w:t xml:space="preserve"> most often institutionalized. This is the approach adopted in this </w:t>
      </w:r>
      <w:r w:rsidR="00E1228A">
        <w:t>chapte</w:t>
      </w:r>
      <w:r w:rsidRPr="00CA4543">
        <w:t>r.</w:t>
      </w:r>
      <w:r>
        <w:t xml:space="preserve"> Oliver Treib and his colleagues distinguish between institutional properties (polity), actor constellations (politics), and policy instruments (policy) in the analysis of modes of governance (Treib et al. 2005). There is quite a lot of work on the latter two aspects of governance. The rise of network governance and the blurring of the boundaries between formal and informal participation, for example, is often seen as an indication of new patterns of engagement in policy making and implementation (Peterson 2003; Sabel and Zeitlin 2007; Waelti et al. 2004). The growth of new instruments in regulatory governance such as risk assessment, quality audits, and benchmarking might be seen as innovations in the modalities through which new policy objectives are identified and implemented (Radaelli and de Francesco 2007). In practice, of course, these various strands are often inter-related </w:t>
      </w:r>
      <w:r>
        <w:fldChar w:fldCharType="begin"/>
      </w:r>
      <w:r w:rsidR="00D37CF7">
        <w:instrText xml:space="preserve"> ADDIN EN.CITE &lt;EndNote&gt;&lt;Cite&gt;&lt;Author&gt;Hardiman&lt;/Author&gt;&lt;Year&gt;2012&lt;/Year&gt;&lt;RecNum&gt;5516&lt;/RecNum&gt;&lt;DisplayText&gt;(Hardiman, 2012a)&lt;/DisplayText&gt;&lt;record&gt;&lt;rec-number&gt;5516&lt;/rec-number&gt;&lt;foreign-keys&gt;&lt;key app="EN" db-id="z9vtw99svpvzrmewp2e5e0sfz2a25a509zpe"&gt;5516&lt;/key&gt;&lt;/foreign-keys&gt;&lt;ref-type name="Book Section"&gt;5&lt;/ref-type&gt;&lt;contributors&gt;&lt;authors&gt;&lt;author&gt;Hardiman, Niamh&lt;/author&gt;&lt;/authors&gt;&lt;secondary-authors&gt;&lt;author&gt;Levi-Faur, David&lt;/author&gt;&lt;/secondary-authors&gt;&lt;/contributors&gt;&lt;titles&gt;&lt;title&gt;Governance and State Structures&lt;/title&gt;&lt;secondary-title&gt;Oxford Handbook of Governance&lt;/secondary-title&gt;&lt;/titles&gt;&lt;pages&gt;228-241&lt;/pages&gt;&lt;section&gt;16&lt;/section&gt;&lt;keywords&gt;&lt;keyword&gt;state&lt;/keyword&gt;&lt;keyword&gt;governance&lt;/keyword&gt;&lt;/keywords&gt;&lt;dates&gt;&lt;year&gt;2012&lt;/year&gt;&lt;/dates&gt;&lt;pub-location&gt;Oxford &lt;/pub-location&gt;&lt;publisher&gt;OUP&lt;/publisher&gt;&lt;urls&gt;&lt;/urls&gt;&lt;/record&gt;&lt;/Cite&gt;&lt;/EndNote&gt;</w:instrText>
      </w:r>
      <w:r>
        <w:fldChar w:fldCharType="separate"/>
      </w:r>
      <w:r w:rsidR="00D37CF7">
        <w:rPr>
          <w:noProof/>
        </w:rPr>
        <w:t>(</w:t>
      </w:r>
      <w:hyperlink w:anchor="_ENREF_35" w:tooltip="Hardiman, 2012 #5516" w:history="1">
        <w:r w:rsidR="00DE2306">
          <w:rPr>
            <w:noProof/>
          </w:rPr>
          <w:t>Hardiman, 2012a</w:t>
        </w:r>
      </w:hyperlink>
      <w:r w:rsidR="00D37CF7">
        <w:rPr>
          <w:noProof/>
        </w:rPr>
        <w:t>)</w:t>
      </w:r>
      <w:r>
        <w:fldChar w:fldCharType="end"/>
      </w:r>
      <w:r>
        <w:t xml:space="preserve">. </w:t>
      </w:r>
      <w:r w:rsidR="0083771E">
        <w:t xml:space="preserve">But by focusing on state structures themselves, </w:t>
      </w:r>
      <w:r w:rsidR="006D7020">
        <w:t xml:space="preserve">or ‘polity’, </w:t>
      </w:r>
      <w:r w:rsidR="00054BC8">
        <w:t>we can probe trends in state practices</w:t>
      </w:r>
      <w:r w:rsidR="006D7020">
        <w:t xml:space="preserve"> </w:t>
      </w:r>
      <w:r w:rsidR="006D7020">
        <w:fldChar w:fldCharType="begin"/>
      </w:r>
      <w:r w:rsidR="006D7020">
        <w:instrText xml:space="preserve"> ADDIN EN.CITE &lt;EndNote&gt;&lt;Cite&gt;&lt;Author&gt;Hardiman&lt;/Author&gt;&lt;Year&gt;2010&lt;/Year&gt;&lt;RecNum&gt;2973&lt;/RecNum&gt;&lt;DisplayText&gt;(Hardiman and Scott, 2010)&lt;/DisplayText&gt;&lt;record&gt;&lt;rec-number&gt;2973&lt;/rec-number&gt;&lt;foreign-keys&gt;&lt;key app="EN" db-id="z9vtw99svpvzrmewp2e5e0sfz2a25a509zpe"&gt;2973&lt;/key&gt;&lt;/foreign-keys&gt;&lt;ref-type name="Journal Article"&gt;17&lt;/ref-type&gt;&lt;contributors&gt;&lt;authors&gt;&lt;author&gt;Hardiman, Niamh&lt;/author&gt;&lt;author&gt;Scott, Colin&lt;/author&gt;&lt;/authors&gt;&lt;/contributors&gt;&lt;titles&gt;&lt;title&gt;Governance as Polity: an Institutional Approach to the Evolution of State Functions&lt;/title&gt;&lt;secondary-title&gt;Public Administration&lt;/secondary-title&gt;&lt;/titles&gt;&lt;periodical&gt;&lt;full-title&gt;Public Administration&lt;/full-title&gt;&lt;/periodical&gt;&lt;pages&gt;170-189&lt;/pages&gt;&lt;volume&gt;88&lt;/volume&gt;&lt;number&gt;1&lt;/number&gt;&lt;keywords&gt;&lt;keyword&gt;Ireland&lt;/keyword&gt;&lt;keyword&gt;state and market&lt;/keyword&gt;&lt;keyword&gt;state and society&lt;/keyword&gt;&lt;keyword&gt;governance&lt;/keyword&gt;&lt;/keywords&gt;&lt;dates&gt;&lt;year&gt;2010&lt;/year&gt;&lt;/dates&gt;&lt;urls&gt;&lt;/urls&gt;&lt;electronic-resource-num&gt;DOI: 10.1111/j.1467-9299.2009.01794.x&lt;/electronic-resource-num&gt;&lt;/record&gt;&lt;/Cite&gt;&lt;/EndNote&gt;</w:instrText>
      </w:r>
      <w:r w:rsidR="006D7020">
        <w:fldChar w:fldCharType="separate"/>
      </w:r>
      <w:r w:rsidR="006D7020">
        <w:rPr>
          <w:noProof/>
        </w:rPr>
        <w:t>(</w:t>
      </w:r>
      <w:hyperlink w:anchor="_ENREF_41" w:tooltip="Hardiman, 2010 #2973" w:history="1">
        <w:r w:rsidR="00DE2306">
          <w:rPr>
            <w:noProof/>
          </w:rPr>
          <w:t>Hardiman and Scott, 2010</w:t>
        </w:r>
      </w:hyperlink>
      <w:r w:rsidR="006D7020">
        <w:rPr>
          <w:noProof/>
        </w:rPr>
        <w:t>)</w:t>
      </w:r>
      <w:r w:rsidR="006D7020">
        <w:fldChar w:fldCharType="end"/>
      </w:r>
    </w:p>
    <w:p w14:paraId="1C517548" w14:textId="59DC2078" w:rsidR="00BA7953" w:rsidRDefault="00054BC8" w:rsidP="004D3DFA">
      <w:r>
        <w:t>Two aspects of the organizational characteristics of the state need to be distinguished and given empirical definition. Firstly, we need to ide</w:t>
      </w:r>
      <w:r w:rsidR="00FB2362">
        <w:t>ntify criteria for identifying</w:t>
      </w:r>
      <w:r>
        <w:t xml:space="preserve"> </w:t>
      </w:r>
      <w:r w:rsidR="00FB2362">
        <w:t xml:space="preserve">state </w:t>
      </w:r>
      <w:r>
        <w:t xml:space="preserve">organizations. Secondly, we need a </w:t>
      </w:r>
      <w:r w:rsidR="00BA7953">
        <w:t xml:space="preserve">classification schema to capture the </w:t>
      </w:r>
      <w:r w:rsidR="00FB2362">
        <w:t xml:space="preserve">main features of the </w:t>
      </w:r>
      <w:r w:rsidR="00BA7953">
        <w:t xml:space="preserve">variety of organizations involved. </w:t>
      </w:r>
      <w:r w:rsidR="006E2856">
        <w:t>Just such an exercise has been carried out for the Irish state, in the form of Irish State Administration Database</w:t>
      </w:r>
      <w:r w:rsidR="005B3B29">
        <w:t xml:space="preserve"> (ISAD)</w:t>
      </w:r>
      <w:r w:rsidR="006E2856">
        <w:t xml:space="preserve"> </w:t>
      </w:r>
      <w:r w:rsidR="00215A05">
        <w:fldChar w:fldCharType="begin"/>
      </w:r>
      <w:r w:rsidR="006D7020">
        <w:instrText xml:space="preserve"> ADDIN EN.CITE &lt;EndNote&gt;&lt;Cite&gt;&lt;Author&gt;Hardiman&lt;/Author&gt;&lt;Year&gt;2014&lt;/Year&gt;&lt;RecNum&gt;4658&lt;/RecNum&gt;&lt;DisplayText&gt;(Hardiman et al., 2014, Hardiman, 2012a)&lt;/DisplayText&gt;&lt;record&gt;&lt;rec-number&gt;4658&lt;/rec-number&gt;&lt;foreign-keys&gt;&lt;key app="EN" db-id="z9vtw99svpvzrmewp2e5e0sfz2a25a509zpe"&gt;4658&lt;/key&gt;&lt;/foreign-keys&gt;&lt;ref-type name="Web Page"&gt;12&lt;/ref-type&gt;&lt;contributors&gt;&lt;authors&gt;&lt;author&gt;Hardiman, Niamh&lt;/author&gt;&lt;author&gt;MacCarthaigh, Muiris&lt;/author&gt;&lt;author&gt;Scott, Colin&lt;/author&gt;&lt;/authors&gt;&lt;/contributors&gt;&lt;titles&gt;&lt;title&gt;Irish State Administration Database&lt;/title&gt;&lt;/titles&gt;&lt;keywords&gt;&lt;keyword&gt;Ireland&lt;/keyword&gt;&lt;keyword&gt;database&lt;/keyword&gt;&lt;/keywords&gt;&lt;dates&gt;&lt;year&gt;2014&lt;/year&gt;&lt;/dates&gt;&lt;isbn&gt;Funded by the Irish Research Council&lt;/isbn&gt;&lt;urls&gt;&lt;related-urls&gt;&lt;url&gt;www.isad.ie&lt;/url&gt;&lt;/related-urls&gt;&lt;/urls&gt;&lt;/record&gt;&lt;/Cite&gt;&lt;Cite&gt;&lt;Author&gt;Hardiman&lt;/Author&gt;&lt;Year&gt;2012&lt;/Year&gt;&lt;RecNum&gt;5516&lt;/RecNum&gt;&lt;record&gt;&lt;rec-number&gt;5516&lt;/rec-number&gt;&lt;foreign-keys&gt;&lt;key app="EN" db-id="z9vtw99svpvzrmewp2e5e0sfz2a25a509zpe"&gt;5516&lt;/key&gt;&lt;/foreign-keys&gt;&lt;ref-type name="Book Section"&gt;5&lt;/ref-type&gt;&lt;contributors&gt;&lt;authors&gt;&lt;author&gt;Hardiman, Niamh&lt;/author&gt;&lt;/authors&gt;&lt;secondary-authors&gt;&lt;author&gt;Levi-Faur, David&lt;/author&gt;&lt;/secondary-authors&gt;&lt;/contributors&gt;&lt;titles&gt;&lt;title&gt;Governance and State Structures&lt;/title&gt;&lt;secondary-title&gt;Oxford Handbook of Governance&lt;/secondary-title&gt;&lt;/titles&gt;&lt;pages&gt;228-241&lt;/pages&gt;&lt;section&gt;16&lt;/section&gt;&lt;keywords&gt;&lt;keyword&gt;state&lt;/keyword&gt;&lt;keyword&gt;governance&lt;/keyword&gt;&lt;/keywords&gt;&lt;dates&gt;&lt;year&gt;2012&lt;/year&gt;&lt;/dates&gt;&lt;pub-location&gt;Oxford &lt;/pub-location&gt;&lt;publisher&gt;OUP&lt;/publisher&gt;&lt;urls&gt;&lt;/urls&gt;&lt;/record&gt;&lt;/Cite&gt;&lt;/EndNote&gt;</w:instrText>
      </w:r>
      <w:r w:rsidR="00215A05">
        <w:fldChar w:fldCharType="separate"/>
      </w:r>
      <w:r w:rsidR="006D7020">
        <w:rPr>
          <w:noProof/>
        </w:rPr>
        <w:t>(</w:t>
      </w:r>
      <w:hyperlink w:anchor="_ENREF_39" w:tooltip="Hardiman, 2014 #4658" w:history="1">
        <w:r w:rsidR="00DE2306">
          <w:rPr>
            <w:noProof/>
          </w:rPr>
          <w:t>Hardiman et al., 2014</w:t>
        </w:r>
      </w:hyperlink>
      <w:r w:rsidR="006D7020">
        <w:rPr>
          <w:noProof/>
        </w:rPr>
        <w:t xml:space="preserve">, </w:t>
      </w:r>
      <w:hyperlink w:anchor="_ENREF_35" w:tooltip="Hardiman, 2012 #5516" w:history="1">
        <w:r w:rsidR="00DE2306">
          <w:rPr>
            <w:noProof/>
          </w:rPr>
          <w:t>Hardiman, 2012a</w:t>
        </w:r>
      </w:hyperlink>
      <w:r w:rsidR="006D7020">
        <w:rPr>
          <w:noProof/>
        </w:rPr>
        <w:t>)</w:t>
      </w:r>
      <w:r w:rsidR="00215A05">
        <w:fldChar w:fldCharType="end"/>
      </w:r>
      <w:r w:rsidR="006E2856">
        <w:t>.</w:t>
      </w:r>
    </w:p>
    <w:p w14:paraId="30FA7178" w14:textId="1BBC2591" w:rsidR="00054BC8" w:rsidRDefault="00BA7953" w:rsidP="00BA7953">
      <w:pPr>
        <w:pStyle w:val="Heading3"/>
      </w:pPr>
      <w:r>
        <w:t>Defining state agencies</w:t>
      </w:r>
      <w:r w:rsidR="00054BC8">
        <w:t xml:space="preserve">  </w:t>
      </w:r>
    </w:p>
    <w:p w14:paraId="24FE91B6" w14:textId="3AD342AA" w:rsidR="00C5046A" w:rsidRDefault="006D7020" w:rsidP="009E602E">
      <w:r>
        <w:t>W</w:t>
      </w:r>
      <w:r w:rsidR="00BA7953">
        <w:t xml:space="preserve">e may think we know clearly enough what is involved when we speak of institutions of the state, </w:t>
      </w:r>
      <w:r>
        <w:t xml:space="preserve">but </w:t>
      </w:r>
      <w:r w:rsidR="00BA7953">
        <w:t>a</w:t>
      </w:r>
      <w:r w:rsidR="00054BC8">
        <w:t xml:space="preserve"> robust definition of </w:t>
      </w:r>
      <w:r w:rsidR="00BA7953">
        <w:t>organizations that are or are not part of the state</w:t>
      </w:r>
      <w:r w:rsidR="00054BC8">
        <w:t xml:space="preserve"> is problematic</w:t>
      </w:r>
      <w:r w:rsidR="00BA7953">
        <w:t xml:space="preserve"> in the Irish case</w:t>
      </w:r>
      <w:r w:rsidR="002B568A">
        <w:t>. T</w:t>
      </w:r>
      <w:r w:rsidR="00054BC8">
        <w:t xml:space="preserve">here is no unambiguous definition of the state in Ireland. While the principal constitutionally defined bodies are </w:t>
      </w:r>
      <w:r w:rsidR="0071391A">
        <w:t>straightforward enough</w:t>
      </w:r>
      <w:r w:rsidR="00054BC8">
        <w:t xml:space="preserve"> (ministerial departments, the revenue authority, audit office, police force and army, judiciary etc.), as are state commercial bodies, these </w:t>
      </w:r>
      <w:r w:rsidR="00D01180">
        <w:t xml:space="preserve">bodies </w:t>
      </w:r>
      <w:r w:rsidR="00054BC8">
        <w:t xml:space="preserve">far from exhaust the range of organizational forms through which state action may be undertaken. </w:t>
      </w:r>
      <w:r w:rsidR="00E17BA4">
        <w:t xml:space="preserve">Neither </w:t>
      </w:r>
      <w:r w:rsidR="00D01180">
        <w:t>statutory status nor receipt</w:t>
      </w:r>
      <w:r w:rsidR="00E17BA4">
        <w:t xml:space="preserve"> of public funding fully </w:t>
      </w:r>
      <w:r w:rsidR="00D01180">
        <w:t>and unambiguously defines</w:t>
      </w:r>
      <w:r w:rsidR="00E17BA4">
        <w:t xml:space="preserve"> the boundaries of the Irish state. Besides, organizations that may be private in ownership can also have monopoly status to discharge a national public function. State functions may be discharged through the delegation of public authority to private actors to conduct certain tasks under licence, or under the umbrella of a statutory provision, and thereby fulfil what are in fact state functions. </w:t>
      </w:r>
      <w:r w:rsidR="00C5046A">
        <w:t>Government may also permit sectoral self-regulation by recognized bodies as a direct substitute for statutory regulation such as, for example, in the case of the Irish Bar Council and the Irish Law Societ</w:t>
      </w:r>
      <w:r w:rsidR="00D01180">
        <w:t>y for the legal profession. The delegation of public powers</w:t>
      </w:r>
      <w:r w:rsidR="00C5046A">
        <w:t xml:space="preserve"> may extend to the adoption by public law of privately set standards, and s</w:t>
      </w:r>
      <w:r w:rsidR="00C5046A" w:rsidRPr="00C57C2F">
        <w:rPr>
          <w:color w:val="000000"/>
        </w:rPr>
        <w:t xml:space="preserve">tatutory instruments may </w:t>
      </w:r>
      <w:r w:rsidR="00C5046A">
        <w:rPr>
          <w:color w:val="000000"/>
        </w:rPr>
        <w:t>even</w:t>
      </w:r>
      <w:r w:rsidR="00C5046A" w:rsidRPr="00C57C2F">
        <w:rPr>
          <w:color w:val="000000"/>
        </w:rPr>
        <w:t xml:space="preserve"> adopt private standards without modification.</w:t>
      </w:r>
    </w:p>
    <w:p w14:paraId="4BF77271" w14:textId="5D28B0F0" w:rsidR="009E602E" w:rsidRDefault="009E602E" w:rsidP="009E602E">
      <w:r>
        <w:t>Rather than accepting a cut-off point at the st</w:t>
      </w:r>
      <w:r w:rsidR="00662947">
        <w:t xml:space="preserve">atutory end of the spectrum, we may be able to develop </w:t>
      </w:r>
      <w:r>
        <w:t>more powerful analytical tools for understanding state action by recognizing the longer spectrum of possibilities encompassed by ‘stateness’</w:t>
      </w:r>
      <w:r w:rsidR="00662947">
        <w:t>. This can</w:t>
      </w:r>
      <w:r>
        <w:t xml:space="preserve"> create more opportunities for engaging in real comparative inquiry about the extent to which different modalities of state action are adopted cross-nationally </w:t>
      </w:r>
      <w:r>
        <w:fldChar w:fldCharType="begin"/>
      </w:r>
      <w:r>
        <w:instrText xml:space="preserve"> ADDIN EN.CITE &lt;EndNote&gt;&lt;Cite&gt;&lt;Author&gt;Rudder&lt;/Author&gt;&lt;Year&gt;2008&lt;/Year&gt;&lt;RecNum&gt;3180&lt;/RecNum&gt;&lt;DisplayText&gt;(Rudder, 2008, Flinders, 2008)&lt;/DisplayText&gt;&lt;record&gt;&lt;rec-number&gt;3180&lt;/rec-number&gt;&lt;foreign-keys&gt;&lt;key app="EN" db-id="z9vtw99svpvzrmewp2e5e0sfz2a25a509zpe"&gt;3180&lt;/key&gt;&lt;/foreign-keys&gt;&lt;ref-type name="Journal Article"&gt;17&lt;/ref-type&gt;&lt;contributors&gt;&lt;authors&gt;&lt;author&gt;Rudder, Catherine E.&lt;/author&gt;&lt;/authors&gt;&lt;/contributors&gt;&lt;titles&gt;&lt;title&gt;Private Governance as Public Policy: A Paradigmatic Shift&lt;/title&gt;&lt;secondary-title&gt;The Journal of Politics&lt;/secondary-title&gt;&lt;/titles&gt;&lt;pages&gt;899-913&lt;/pages&gt;&lt;volume&gt;70&lt;/volume&gt;&lt;number&gt;04&lt;/number&gt;&lt;keywords&gt;&lt;keyword&gt;governance&lt;/keyword&gt;&lt;keyword&gt;private governance&lt;/keyword&gt;&lt;keyword&gt;pensions&lt;/keyword&gt;&lt;keyword&gt;agencies&lt;/keyword&gt;&lt;keyword&gt;accountability&lt;/keyword&gt;&lt;/keywords&gt;&lt;dates&gt;&lt;year&gt;2008&lt;/year&gt;&lt;/dates&gt;&lt;publisher&gt;Cambridge Journals Online&lt;/publisher&gt;&lt;isbn&gt;0022-3816 %[ October 23, 2008&lt;/isbn&gt;&lt;urls&gt;&lt;related-urls&gt;&lt;url&gt;http://journals.cambridge.org/action/displayAbstract?fromPage=online&amp;amp;aid=2465136&amp;amp;fulltextType=RA&amp;amp;fileId=S002238160808095X &lt;/url&gt;&lt;/related-urls&gt;&lt;/urls&gt;&lt;electronic-resource-num&gt;doi:10.1017/S002238160808095X&lt;/electronic-resource-num&gt;&lt;/record&gt;&lt;/Cite&gt;&lt;Cite&gt;&lt;Author&gt;Flinders&lt;/Author&gt;&lt;Year&gt;2008&lt;/Year&gt;&lt;RecNum&gt;4157&lt;/RecNum&gt;&lt;record&gt;&lt;rec-number&gt;4157&lt;/rec-number&gt;&lt;foreign-keys&gt;&lt;key app="EN" db-id="z9vtw99svpvzrmewp2e5e0sfz2a25a509zpe"&gt;4157&lt;/key&gt;&lt;/foreign-keys&gt;&lt;ref-type name="Journal Article"&gt;17&lt;/ref-type&gt;&lt;contributors&gt;&lt;authors&gt;&lt;author&gt;Flinders, Matthew&lt;/author&gt;&lt;/authors&gt;&lt;/contributors&gt;&lt;titles&gt;&lt;title&gt;The Future of the State&lt;/title&gt;&lt;secondary-title&gt;Political Quarterly&lt;/secondary-title&gt;&lt;/titles&gt;&lt;pages&gt;19-40&lt;/pages&gt;&lt;volume&gt;79&lt;/volume&gt;&lt;number&gt;s1&lt;/number&gt;&lt;keywords&gt;&lt;keyword&gt;Britain&lt;/keyword&gt;&lt;keyword&gt;state&lt;/keyword&gt;&lt;keyword&gt;public administration&lt;/keyword&gt;&lt;keyword&gt;state and market&lt;/keyword&gt;&lt;keyword&gt;voluntary sector&lt;/keyword&gt;&lt;/keywords&gt;&lt;dates&gt;&lt;year&gt;2008&lt;/year&gt;&lt;/dates&gt;&lt;urls&gt;&lt;/urls&gt;&lt;/record&gt;&lt;/Cite&gt;&lt;/EndNote&gt;</w:instrText>
      </w:r>
      <w:r>
        <w:fldChar w:fldCharType="separate"/>
      </w:r>
      <w:r>
        <w:rPr>
          <w:noProof/>
        </w:rPr>
        <w:t>(</w:t>
      </w:r>
      <w:hyperlink w:anchor="_ENREF_80" w:tooltip="Rudder, 2008 #3180" w:history="1">
        <w:r w:rsidR="00DE2306">
          <w:rPr>
            <w:noProof/>
          </w:rPr>
          <w:t>Rudder, 2008</w:t>
        </w:r>
      </w:hyperlink>
      <w:r>
        <w:rPr>
          <w:noProof/>
        </w:rPr>
        <w:t xml:space="preserve">, </w:t>
      </w:r>
      <w:hyperlink w:anchor="_ENREF_26" w:tooltip="Flinders, 2008 #4157" w:history="1">
        <w:r w:rsidR="00DE2306">
          <w:rPr>
            <w:noProof/>
          </w:rPr>
          <w:t>Flinders, 2008</w:t>
        </w:r>
      </w:hyperlink>
      <w:r>
        <w:rPr>
          <w:noProof/>
        </w:rPr>
        <w:t>)</w:t>
      </w:r>
      <w:r>
        <w:fldChar w:fldCharType="end"/>
      </w:r>
      <w:r>
        <w:t>. Yet at all times</w:t>
      </w:r>
      <w:r w:rsidR="00662947">
        <w:t xml:space="preserve"> we must bear in mind that what shape</w:t>
      </w:r>
      <w:r w:rsidR="000F114E">
        <w:t>s</w:t>
      </w:r>
      <w:r w:rsidR="00662947">
        <w:t xml:space="preserve"> the extent and the nature </w:t>
      </w:r>
      <w:r>
        <w:t>of the delegation of authority is</w:t>
      </w:r>
      <w:r w:rsidR="000F114E">
        <w:t xml:space="preserve"> the fact that this takes place under</w:t>
      </w:r>
      <w:r>
        <w:t xml:space="preserve"> ‘the shadow of hierarchy’, that is, the democratic mandate of an elected government to control and discipline </w:t>
      </w:r>
      <w:r>
        <w:fldChar w:fldCharType="begin">
          <w:fldData xml:space="preserve">PEVuZE5vdGU+PENpdGU+PEF1dGhvcj5Hb2V0ejwvQXV0aG9yPjxZZWFyPjIwMDg8L1llYXI+PFJl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</w:fldData>
        </w:fldChar>
      </w:r>
      <w:r w:rsidR="00215A05">
        <w:instrText xml:space="preserve"> ADDIN EN.CITE </w:instrText>
      </w:r>
      <w:r w:rsidR="00215A05">
        <w:fldChar w:fldCharType="begin">
          <w:fldData xml:space="preserve">PEVuZE5vdGU+PENpdGU+PEF1dGhvcj5Hb2V0ejwvQXV0aG9yPjxZZWFyPjIwMDg8L1llYXI+PFJl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</w:fldData>
        </w:fldChar>
      </w:r>
      <w:r w:rsidR="00215A05">
        <w:instrText xml:space="preserve"> ADDIN EN.CITE.DATA </w:instrText>
      </w:r>
      <w:r w:rsidR="00215A05">
        <w:fldChar w:fldCharType="end"/>
      </w:r>
      <w:r>
        <w:fldChar w:fldCharType="separate"/>
      </w:r>
      <w:r>
        <w:rPr>
          <w:noProof/>
        </w:rPr>
        <w:t>(</w:t>
      </w:r>
      <w:hyperlink w:anchor="_ENREF_31" w:tooltip="Goetz, 2008 #2754" w:history="1">
        <w:r w:rsidR="00DE2306">
          <w:rPr>
            <w:noProof/>
          </w:rPr>
          <w:t>Goetz, 2008</w:t>
        </w:r>
      </w:hyperlink>
      <w:r>
        <w:rPr>
          <w:noProof/>
        </w:rPr>
        <w:t xml:space="preserve">, </w:t>
      </w:r>
      <w:hyperlink w:anchor="_ENREF_81" w:tooltip="Scharpf, 1994 #717" w:history="1">
        <w:r w:rsidR="00DE2306">
          <w:rPr>
            <w:noProof/>
          </w:rPr>
          <w:t>Scharpf, 1994</w:t>
        </w:r>
      </w:hyperlink>
      <w:r>
        <w:rPr>
          <w:noProof/>
        </w:rPr>
        <w:t xml:space="preserve">, </w:t>
      </w:r>
      <w:hyperlink w:anchor="_ENREF_44" w:tooltip="Héritier, 2008 #2854" w:history="1">
        <w:r w:rsidR="00DE2306">
          <w:rPr>
            <w:noProof/>
          </w:rPr>
          <w:t>Héritier and Lehmkuhl, 2008</w:t>
        </w:r>
      </w:hyperlink>
      <w:r>
        <w:rPr>
          <w:noProof/>
        </w:rPr>
        <w:t xml:space="preserve">, </w:t>
      </w:r>
      <w:hyperlink w:anchor="_ENREF_10" w:tooltip="Boerzel, 2007 #2280" w:history="1">
        <w:r w:rsidR="00DE2306">
          <w:rPr>
            <w:noProof/>
          </w:rPr>
          <w:t>Boerzel, 2007</w:t>
        </w:r>
      </w:hyperlink>
      <w:r>
        <w:rPr>
          <w:noProof/>
        </w:rPr>
        <w:t>)</w:t>
      </w:r>
      <w:r>
        <w:fldChar w:fldCharType="end"/>
      </w:r>
      <w:r>
        <w:t xml:space="preserve">. </w:t>
      </w:r>
      <w:r w:rsidR="00BE7B6D">
        <w:t xml:space="preserve">The five distinguishing features of state organizations identified by </w:t>
      </w:r>
      <w:r w:rsidR="005B3B29">
        <w:t xml:space="preserve">Hardiman and Scott </w:t>
      </w:r>
      <w:r w:rsidR="00BE7B6D">
        <w:t xml:space="preserve">in the Irish case are public ownership status; source of funding; powers of public appointment; delegated function; and statutorily defined responsibilities </w:t>
      </w:r>
      <w:r w:rsidR="00215A05">
        <w:fldChar w:fldCharType="begin"/>
      </w:r>
      <w:r w:rsidR="00215A05">
        <w:instrText xml:space="preserve"> ADDIN EN.CITE &lt;EndNote&gt;&lt;Cite&gt;&lt;Author&gt;Hardiman&lt;/Author&gt;&lt;Year&gt;2012&lt;/Year&gt;&lt;RecNum&gt;5453&lt;/RecNum&gt;&lt;DisplayText&gt;(Hardiman and Scott, 2012)&lt;/DisplayText&gt;&lt;record&gt;&lt;rec-number&gt;5453&lt;/rec-number&gt;&lt;foreign-keys&gt;&lt;key app="EN" db-id="z9vtw99svpvzrmewp2e5e0sfz2a25a509zpe"&gt;5453&lt;/key&gt;&lt;/foreign-keys&gt;&lt;ref-type name="Journal Article"&gt;17&lt;/ref-type&gt;&lt;contributors&gt;&lt;authors&gt;&lt;author&gt;Hardiman, Niamh&lt;/author&gt;&lt;author&gt;Scott, Colin&lt;/author&gt;&lt;/authors&gt;&lt;/contributors&gt;&lt;titles&gt;&lt;title&gt;Ordering Things: The Irish State Administration Database&lt;/title&gt;&lt;secondary-title&gt;Irish Political Studies&lt;/secondary-title&gt;&lt;/titles&gt;&lt;periodical&gt;&lt;full-title&gt;Irish Political Studies&lt;/full-title&gt;&lt;/periodical&gt;&lt;pages&gt;1-22&lt;/pages&gt;&lt;volume&gt;12&lt;/volume&gt;&lt;number&gt;1&lt;/number&gt;&lt;keywords&gt;&lt;keyword&gt;Ireland&lt;/keyword&gt;&lt;keyword&gt;public administration&lt;/keyword&gt;&lt;/keywords&gt;&lt;dates&gt;&lt;year&gt;2012&lt;/year&gt;&lt;/dates&gt;&lt;urls&gt;&lt;related-urls&gt;&lt;url&gt;http://www.tandfonline.com/doi/abs/10.1080/07907184.2012.636179&lt;/url&gt;&lt;/related-urls&gt;&lt;/urls&gt;&lt;/record&gt;&lt;/Cite&gt;&lt;/EndNote&gt;</w:instrText>
      </w:r>
      <w:r w:rsidR="00215A05">
        <w:fldChar w:fldCharType="separate"/>
      </w:r>
      <w:r w:rsidR="00215A05">
        <w:rPr>
          <w:noProof/>
        </w:rPr>
        <w:t>(</w:t>
      </w:r>
      <w:hyperlink w:anchor="_ENREF_42" w:tooltip="Hardiman, 2012 #5453" w:history="1">
        <w:r w:rsidR="00DE2306">
          <w:rPr>
            <w:noProof/>
          </w:rPr>
          <w:t>Hardiman and Scott, 2012</w:t>
        </w:r>
      </w:hyperlink>
      <w:r w:rsidR="00215A05">
        <w:rPr>
          <w:noProof/>
        </w:rPr>
        <w:t>)</w:t>
      </w:r>
      <w:r w:rsidR="00215A05">
        <w:fldChar w:fldCharType="end"/>
      </w:r>
      <w:r w:rsidR="00BE7B6D">
        <w:t>. A</w:t>
      </w:r>
      <w:r w:rsidR="005B3B29">
        <w:t xml:space="preserve"> full discussion of the criteria for inclusion in the Irish State Administration Database is </w:t>
      </w:r>
      <w:r w:rsidR="00453342">
        <w:t xml:space="preserve">set out </w:t>
      </w:r>
      <w:r w:rsidR="005B3B29">
        <w:t xml:space="preserve">at </w:t>
      </w:r>
      <w:hyperlink r:id="rId8" w:history="1">
        <w:r w:rsidR="005B3B29" w:rsidRPr="002D63CB">
          <w:rPr>
            <w:rStyle w:val="Hyperlink"/>
          </w:rPr>
          <w:t>www.isad.ie</w:t>
        </w:r>
      </w:hyperlink>
      <w:r w:rsidR="005B3B29">
        <w:t xml:space="preserve">.  </w:t>
      </w:r>
    </w:p>
    <w:p w14:paraId="1103EC77" w14:textId="2F4135E3" w:rsidR="00054BC8" w:rsidRDefault="00844316" w:rsidP="00753CA8">
      <w:pPr>
        <w:pStyle w:val="Heading3"/>
      </w:pPr>
      <w:r>
        <w:t>Classifying state agencies</w:t>
      </w:r>
    </w:p>
    <w:p w14:paraId="05CE403C" w14:textId="0DAFDC60" w:rsidR="00E1228A" w:rsidRDefault="0083771E" w:rsidP="004D3DFA">
      <w:r>
        <w:t xml:space="preserve"> </w:t>
      </w:r>
      <w:r w:rsidR="00CC734D">
        <w:t>Many</w:t>
      </w:r>
      <w:r w:rsidR="00843A24">
        <w:t xml:space="preserve"> of the structures through which state power is exercised can broadly </w:t>
      </w:r>
      <w:r w:rsidR="00CC734D">
        <w:t>be understood as</w:t>
      </w:r>
      <w:r w:rsidR="00843A24">
        <w:t xml:space="preserve"> ‘quangos’, </w:t>
      </w:r>
      <w:r w:rsidR="00CC734D">
        <w:t>or ‘</w:t>
      </w:r>
      <w:r w:rsidR="00843A24">
        <w:t xml:space="preserve">quasi-autonomous non-governmental organizations’. The term may provide an easy target for critique of supposedly wasteful public spending, but it is not particularly analytically useful. Yet most of the major approaches to conceptualizing state agencies are problematic, such as those based on legal status alone </w:t>
      </w:r>
      <w:r w:rsidR="00843A24">
        <w:fldChar w:fldCharType="begin"/>
      </w:r>
      <w:r w:rsidR="00843A24">
        <w:instrText xml:space="preserve"> ADDIN EN.CITE &lt;EndNote&gt;&lt;Cite&gt;&lt;Author&gt;Pollitt&lt;/Author&gt;&lt;Year&gt;2004&lt;/Year&gt;&lt;RecNum&gt;3430&lt;/RecNum&gt;&lt;DisplayText&gt;(Pollitt et al., 2004)&lt;/DisplayText&gt;&lt;record&gt;&lt;rec-number&gt;3430&lt;/rec-number&gt;&lt;foreign-keys&gt;&lt;key app="EN" db-id="z9vtw99svpvzrmewp2e5e0sfz2a25a509zpe"&gt;3430&lt;/key&gt;&lt;/foreign-keys&gt;&lt;ref-type name="Book"&gt;6&lt;/ref-type&gt;&lt;contributors&gt;&lt;authors&gt;&lt;author&gt;Christopher Pollitt&lt;/author&gt;&lt;author&gt;Colin Talbot&lt;/author&gt;&lt;author&gt;Janice Caulfield&lt;/author&gt;&lt;author&gt;Amanda Smullen&lt;/author&gt;&lt;/authors&gt;&lt;/contributors&gt;&lt;titles&gt;&lt;title&gt;Agencies: How Governments Do Things through Semi-Autonomous Organisations&lt;/title&gt;&lt;/titles&gt;&lt;dates&gt;&lt;year&gt;2004&lt;/year&gt;&lt;/dates&gt;&lt;pub-location&gt;New York, NY&lt;/pub-location&gt;&lt;publisher&gt;Palgrave&lt;/publisher&gt;&lt;urls&gt;&lt;/urls&gt;&lt;/record&gt;&lt;/Cite&gt;&lt;/EndNote&gt;</w:instrText>
      </w:r>
      <w:r w:rsidR="00843A24">
        <w:fldChar w:fldCharType="separate"/>
      </w:r>
      <w:r w:rsidR="00843A24">
        <w:rPr>
          <w:noProof/>
        </w:rPr>
        <w:t>(</w:t>
      </w:r>
      <w:hyperlink w:anchor="_ENREF_76" w:tooltip="Pollitt, 2004 #3430" w:history="1">
        <w:r w:rsidR="00DE2306">
          <w:rPr>
            <w:noProof/>
          </w:rPr>
          <w:t>Pollitt et al., 2004</w:t>
        </w:r>
      </w:hyperlink>
      <w:r w:rsidR="00843A24">
        <w:rPr>
          <w:noProof/>
        </w:rPr>
        <w:t>)</w:t>
      </w:r>
      <w:r w:rsidR="00843A24">
        <w:fldChar w:fldCharType="end"/>
      </w:r>
      <w:r w:rsidR="00843A24">
        <w:t xml:space="preserve">, functional and bureaumetric criteria </w:t>
      </w:r>
      <w:r w:rsidR="00843A24">
        <w:fldChar w:fldCharType="begin"/>
      </w:r>
      <w:r w:rsidR="00843A24">
        <w:instrText xml:space="preserve"> ADDIN EN.CITE &lt;EndNote&gt;&lt;Cite&gt;&lt;Author&gt;Hood&lt;/Author&gt;&lt;Year&gt;1981&lt;/Year&gt;&lt;RecNum&gt;2225&lt;/RecNum&gt;&lt;DisplayText&gt;(Hood and Dunsire, 1981)&lt;/DisplayText&gt;&lt;record&gt;&lt;rec-number&gt;2225&lt;/rec-number&gt;&lt;foreign-keys&gt;&lt;key app="EN" db-id="z9vtw99svpvzrmewp2e5e0sfz2a25a509zpe"&gt;2225&lt;/key&gt;&lt;/foreign-keys&gt;&lt;ref-type name="Book"&gt;6&lt;/ref-type&gt;&lt;contributors&gt;&lt;authors&gt;&lt;author&gt;Hood, Christopher&lt;/author&gt;&lt;author&gt;Dunsire, Andrew&lt;/author&gt;&lt;/authors&gt;&lt;/contributors&gt;&lt;titles&gt;&lt;title&gt;Bureaumetrics: the Quantitative Comparision of British Central Government Agencies&lt;/title&gt;&lt;/titles&gt;&lt;keywords&gt;&lt;keyword&gt;public administration&lt;/keyword&gt;&lt;keyword&gt;public policy&lt;/keyword&gt;&lt;keyword&gt;institutionalism&lt;/keyword&gt;&lt;keyword&gt;agencies&lt;/keyword&gt;&lt;keyword&gt;state&lt;/keyword&gt;&lt;/keywords&gt;&lt;dates&gt;&lt;year&gt;1981&lt;/year&gt;&lt;/dates&gt;&lt;pub-location&gt;Farnborough&lt;/pub-location&gt;&lt;publisher&gt;Gower&lt;/publisher&gt;&lt;urls&gt;&lt;/urls&gt;&lt;/record&gt;&lt;/Cite&gt;&lt;/EndNote&gt;</w:instrText>
      </w:r>
      <w:r w:rsidR="00843A24">
        <w:fldChar w:fldCharType="separate"/>
      </w:r>
      <w:r w:rsidR="00843A24">
        <w:rPr>
          <w:noProof/>
        </w:rPr>
        <w:t>(</w:t>
      </w:r>
      <w:hyperlink w:anchor="_ENREF_46" w:tooltip="Hood, 1981 #2225" w:history="1">
        <w:r w:rsidR="00DE2306">
          <w:rPr>
            <w:noProof/>
          </w:rPr>
          <w:t>Hood and Dunsire, 1981</w:t>
        </w:r>
      </w:hyperlink>
      <w:r w:rsidR="00843A24">
        <w:rPr>
          <w:noProof/>
        </w:rPr>
        <w:t>)</w:t>
      </w:r>
      <w:r w:rsidR="00843A24">
        <w:fldChar w:fldCharType="end"/>
      </w:r>
      <w:r w:rsidR="00843A24">
        <w:t xml:space="preserve">, organizational ecology </w:t>
      </w:r>
      <w:r w:rsidR="00843A24">
        <w:fldChar w:fldCharType="begin"/>
      </w:r>
      <w:r w:rsidR="00843A24">
        <w:instrText xml:space="preserve"> ADDIN EN.CITE &lt;EndNote&gt;&lt;Cite&gt;&lt;Author&gt;Peters&lt;/Author&gt;&lt;Year&gt;2001&lt;/Year&gt;&lt;RecNum&gt;2453&lt;/RecNum&gt;&lt;DisplayText&gt;(Peters and Pierre, 2001)&lt;/DisplayText&gt;&lt;record&gt;&lt;rec-number&gt;2453&lt;/rec-number&gt;&lt;foreign-keys&gt;&lt;key app="EN" db-id="z9vtw99svpvzrmewp2e5e0sfz2a25a509zpe"&gt;2453&lt;/key&gt;&lt;/foreign-keys&gt;&lt;ref-type name="Edited Book"&gt;28&lt;/ref-type&gt;&lt;contributors&gt;&lt;authors&gt;&lt;author&gt;Peters, B. Guy&lt;/author&gt;&lt;author&gt;Pierre, Jon&lt;/author&gt;&lt;/authors&gt;&lt;/contributors&gt;&lt;titles&gt;&lt;title&gt;Politicians, Bureaucrats and Administrative Reform&lt;/title&gt;&lt;/titles&gt;&lt;keywords&gt;&lt;keyword&gt;civil service&lt;/keyword&gt;&lt;keyword&gt;politicisation&lt;/keyword&gt;&lt;keyword&gt;public administration&lt;/keyword&gt;&lt;keyword&gt;administrative reform&lt;/keyword&gt;&lt;keyword&gt;public policy&lt;/keyword&gt;&lt;keyword&gt;core executive&lt;/keyword&gt;&lt;keyword&gt;Bureaucracy&lt;/keyword&gt;&lt;/keywords&gt;&lt;dates&gt;&lt;year&gt;2001&lt;/year&gt;&lt;/dates&gt;&lt;pub-location&gt;London&lt;/pub-location&gt;&lt;publisher&gt;Routledge&lt;/publisher&gt;&lt;urls&gt;&lt;/urls&gt;&lt;/record&gt;&lt;/Cite&gt;&lt;/EndNote&gt;</w:instrText>
      </w:r>
      <w:r w:rsidR="00843A24">
        <w:fldChar w:fldCharType="separate"/>
      </w:r>
      <w:r w:rsidR="00843A24">
        <w:rPr>
          <w:noProof/>
        </w:rPr>
        <w:t>(</w:t>
      </w:r>
      <w:hyperlink w:anchor="_ENREF_73" w:tooltip="Peters, 2001 #2453" w:history="1">
        <w:r w:rsidR="00DE2306">
          <w:rPr>
            <w:noProof/>
          </w:rPr>
          <w:t>Peters and Pierre, 2001</w:t>
        </w:r>
      </w:hyperlink>
      <w:r w:rsidR="00843A24">
        <w:rPr>
          <w:noProof/>
        </w:rPr>
        <w:t>)</w:t>
      </w:r>
      <w:r w:rsidR="00843A24">
        <w:fldChar w:fldCharType="end"/>
      </w:r>
      <w:r w:rsidR="00843A24">
        <w:t xml:space="preserve">, </w:t>
      </w:r>
      <w:r w:rsidR="00C9619C">
        <w:t xml:space="preserve">or </w:t>
      </w:r>
      <w:r w:rsidR="00843A24">
        <w:t xml:space="preserve">spatial and relational criteria </w:t>
      </w:r>
      <w:r w:rsidR="00843A24">
        <w:fldChar w:fldCharType="begin"/>
      </w:r>
      <w:r w:rsidR="00843A24">
        <w:instrText xml:space="preserve"> ADDIN EN.CITE &lt;EndNote&gt;&lt;Cite&gt;&lt;Author&gt;Rolland&lt;/Author&gt;&lt;Year&gt;2009&lt;/Year&gt;&lt;RecNum&gt;4475&lt;/RecNum&gt;&lt;DisplayText&gt;(Rolland and Roness, 2009, COST-CRIPO, 2007-11)&lt;/DisplayText&gt;&lt;record&gt;&lt;rec-number&gt;4475&lt;/rec-number&gt;&lt;foreign-keys&gt;&lt;key app="EN" db-id="z9vtw99svpvzrmewp2e5e0sfz2a25a509zpe"&gt;4475&lt;/key&gt;&lt;/foreign-keys&gt;&lt;ref-type name="Report"&gt;27&lt;/ref-type&gt;&lt;contributors&gt;&lt;authors&gt;&lt;author&gt;Rolland, Vidar W. &lt;/author&gt;&lt;author&gt;Roness, Paul G.&lt;/author&gt;&lt;/authors&gt;&lt;/contributors&gt;&lt;titles&gt;&lt;title&gt;Mapping Organizational Units in the State: Challenges and Classifications&lt;/title&gt;&lt;/titles&gt;&lt;number&gt;Geary Working Paper 2009/09&lt;/number&gt;&lt;keywords&gt;&lt;keyword&gt;public administration&lt;/keyword&gt;&lt;keyword&gt;public sector&lt;/keyword&gt;&lt;keyword&gt;structures&lt;/keyword&gt;&lt;keyword&gt;civil service&lt;/keyword&gt;&lt;/keywords&gt;&lt;dates&gt;&lt;year&gt;2009&lt;/year&gt;&lt;/dates&gt;&lt;pub-location&gt;Dublin&lt;/pub-location&gt;&lt;publisher&gt;UCD Geary Institute&lt;/publisher&gt;&lt;urls&gt;&lt;related-urls&gt;&lt;url&gt;http://www.ucd.ie/geary/static/publications/workingpapers/gearywp200909.pdf&lt;/url&gt;&lt;/related-urls&gt;&lt;/urls&gt;&lt;/record&gt;&lt;/Cite&gt;&lt;Cite&gt;&lt;Author&gt;COST-CRIPO&lt;/Author&gt;&lt;Year&gt;2007-11&lt;/Year&gt;&lt;RecNum&gt;5600&lt;/RecNum&gt;&lt;record&gt;&lt;rec-number&gt;5600&lt;/rec-number&gt;&lt;foreign-keys&gt;&lt;key app="EN" db-id="z9vtw99svpvzrmewp2e5e0sfz2a25a509zpe"&gt;5600&lt;/key&gt;&lt;/foreign-keys&gt;&lt;ref-type name="Report"&gt;27&lt;/ref-type&gt;&lt;contributors&gt;&lt;authors&gt;&lt;author&gt;COST-CRIPO&lt;/author&gt;&lt;/authors&gt;&lt;/contributors&gt;&lt;titles&gt;&lt;title&gt;COST Action ISO601: Comparative Research into Current Trends in Public Sector Organization - CRIPO&lt;/title&gt;&lt;/titles&gt;&lt;keywords&gt;&lt;keyword&gt;public administration&lt;/keyword&gt;&lt;/keywords&gt;&lt;dates&gt;&lt;year&gt;2007-11&lt;/year&gt;&lt;/dates&gt;&lt;urls&gt;&lt;related-urls&gt;&lt;url&gt;http://soc.kuleuven.be/io/cost/&lt;/url&gt;&lt;/related-urls&gt;&lt;/urls&gt;&lt;/record&gt;&lt;/Cite&gt;&lt;/EndNote&gt;</w:instrText>
      </w:r>
      <w:r w:rsidR="00843A24">
        <w:fldChar w:fldCharType="separate"/>
      </w:r>
      <w:r w:rsidR="00843A24">
        <w:rPr>
          <w:noProof/>
        </w:rPr>
        <w:t>(</w:t>
      </w:r>
      <w:hyperlink w:anchor="_ENREF_79" w:tooltip="Rolland, 2009 #4475" w:history="1">
        <w:r w:rsidR="00DE2306">
          <w:rPr>
            <w:noProof/>
          </w:rPr>
          <w:t>Rolland and Roness, 2009</w:t>
        </w:r>
      </w:hyperlink>
      <w:r w:rsidR="00843A24">
        <w:rPr>
          <w:noProof/>
        </w:rPr>
        <w:t xml:space="preserve">, </w:t>
      </w:r>
      <w:hyperlink w:anchor="_ENREF_17" w:tooltip="COST-CRIPO, 2007-11 #5600" w:history="1">
        <w:r w:rsidR="00DE2306">
          <w:rPr>
            <w:noProof/>
          </w:rPr>
          <w:t>COST-CRIPO, 2007-11</w:t>
        </w:r>
      </w:hyperlink>
      <w:r w:rsidR="00843A24">
        <w:rPr>
          <w:noProof/>
        </w:rPr>
        <w:t>)</w:t>
      </w:r>
      <w:r w:rsidR="00843A24">
        <w:fldChar w:fldCharType="end"/>
      </w:r>
      <w:r w:rsidR="00843A24">
        <w:t xml:space="preserve">. We have also found shortcomings in existing functional classifications of agency activities </w:t>
      </w:r>
      <w:r w:rsidR="00843A24">
        <w:fldChar w:fldCharType="begin">
          <w:fldData xml:space="preserve">PEVuZE5vdGU+PENpdGU+PEF1dGhvcj5EdW5sZWF2eTwvQXV0aG9yPjxZZWFyPjE5ODk8L1llYXI+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</w:fldData>
        </w:fldChar>
      </w:r>
      <w:r w:rsidR="00215A05">
        <w:instrText xml:space="preserve"> ADDIN EN.CITE </w:instrText>
      </w:r>
      <w:r w:rsidR="00215A05">
        <w:fldChar w:fldCharType="begin">
          <w:fldData xml:space="preserve">PEVuZE5vdGU+PENpdGU+PEF1dGhvcj5EdW5sZWF2eTwvQXV0aG9yPjxZZWFyPjE5ODk8L1llYXI+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</w:fldData>
        </w:fldChar>
      </w:r>
      <w:r w:rsidR="00215A05">
        <w:instrText xml:space="preserve"> ADDIN EN.CITE.DATA </w:instrText>
      </w:r>
      <w:r w:rsidR="00215A05">
        <w:fldChar w:fldCharType="end"/>
      </w:r>
      <w:r w:rsidR="00843A24">
        <w:fldChar w:fldCharType="separate"/>
      </w:r>
      <w:r w:rsidR="00215A05">
        <w:rPr>
          <w:noProof/>
        </w:rPr>
        <w:t>(</w:t>
      </w:r>
      <w:hyperlink w:anchor="_ENREF_21" w:tooltip="Dunleavy, 1989 #2218" w:history="1">
        <w:r w:rsidR="00DE2306">
          <w:rPr>
            <w:noProof/>
          </w:rPr>
          <w:t>Dunleavy, 1989a</w:t>
        </w:r>
      </w:hyperlink>
      <w:r w:rsidR="00215A05">
        <w:rPr>
          <w:noProof/>
        </w:rPr>
        <w:t xml:space="preserve">, </w:t>
      </w:r>
      <w:hyperlink w:anchor="_ENREF_22" w:tooltip="Dunleavy, 1989 #2219" w:history="1">
        <w:r w:rsidR="00DE2306">
          <w:rPr>
            <w:noProof/>
          </w:rPr>
          <w:t>Dunleavy, 1989b</w:t>
        </w:r>
      </w:hyperlink>
      <w:r w:rsidR="00215A05">
        <w:rPr>
          <w:noProof/>
        </w:rPr>
        <w:t xml:space="preserve">, </w:t>
      </w:r>
      <w:hyperlink w:anchor="_ENREF_75" w:tooltip="Pollitt, 2011 #5437" w:history="1">
        <w:r w:rsidR="00DE2306">
          <w:rPr>
            <w:noProof/>
          </w:rPr>
          <w:t>Pollitt and Bouckaert, 2011</w:t>
        </w:r>
      </w:hyperlink>
      <w:r w:rsidR="00215A05">
        <w:rPr>
          <w:noProof/>
        </w:rPr>
        <w:t>)</w:t>
      </w:r>
      <w:r w:rsidR="00843A24">
        <w:fldChar w:fldCharType="end"/>
      </w:r>
      <w:r w:rsidR="00843A24">
        <w:t>.</w:t>
      </w:r>
    </w:p>
    <w:p w14:paraId="013218FC" w14:textId="29DF929C" w:rsidR="00843A24" w:rsidRDefault="00BE7B6D" w:rsidP="00292A0C">
      <w:r>
        <w:t xml:space="preserve">A better approach is to recognize explicitly that state organizations may need to be defined with reference to multiple criteria, and to provide for this in any coding exercise. In the Irish case, this means that every state organization </w:t>
      </w:r>
      <w:r w:rsidR="00292A0C">
        <w:t xml:space="preserve">or ‘unit’ </w:t>
      </w:r>
      <w:r>
        <w:t xml:space="preserve">is coded with reference to </w:t>
      </w:r>
      <w:r w:rsidR="000F741B">
        <w:t>three</w:t>
      </w:r>
      <w:r>
        <w:t xml:space="preserve"> major criteria</w:t>
      </w:r>
      <w:r w:rsidR="000F741B">
        <w:t>: function, policy area, and legal status of the organization</w:t>
      </w:r>
      <w:r>
        <w:t>.</w:t>
      </w:r>
      <w:r w:rsidR="000F741B">
        <w:t xml:space="preserve"> The detailed classification under each of these headings is based on internationally recognized definitions, but each has needed to be modified somewhat in order to capture the specificities of the Irish experience. </w:t>
      </w:r>
      <w:r w:rsidR="00C9619C">
        <w:t xml:space="preserve">The principal area of contrast with other countries’ experiences – particularly those in the continental European administrative law tradition – is the </w:t>
      </w:r>
      <w:r w:rsidR="000F741B">
        <w:t>legal status</w:t>
      </w:r>
      <w:r w:rsidR="003C53A2">
        <w:t xml:space="preserve"> adopted by state organizations.</w:t>
      </w:r>
      <w:r w:rsidR="000F741B">
        <w:t xml:space="preserve"> </w:t>
      </w:r>
      <w:r w:rsidR="00C9619C">
        <w:t xml:space="preserve">There </w:t>
      </w:r>
      <w:r w:rsidR="004C1AA5">
        <w:t xml:space="preserve">is </w:t>
      </w:r>
      <w:r w:rsidR="00C9619C">
        <w:t xml:space="preserve">considerable variation in this in Ireland. </w:t>
      </w:r>
      <w:r w:rsidR="003C53A2">
        <w:t>E</w:t>
      </w:r>
      <w:r w:rsidR="000F741B">
        <w:t>ven within the same functional or policy areas, agencies set up to do analogous work may have quite different kinds of legal status</w:t>
      </w:r>
      <w:r w:rsidR="004C1AA5">
        <w:t>:</w:t>
      </w:r>
      <w:r w:rsidR="003C53A2">
        <w:t xml:space="preserve"> agencies may be statutory or non-statutory, departmental or non-departmental, and may have different kinds of corporation or company status.</w:t>
      </w:r>
      <w:r w:rsidR="00EF3D79">
        <w:t xml:space="preserve"> </w:t>
      </w:r>
      <w:r w:rsidR="0095065D">
        <w:t>Government Departments can also be considered as ‘units’ in the same sense (requiring their own organizational classification, by function and legal status).</w:t>
      </w:r>
    </w:p>
    <w:p w14:paraId="045B38EA" w14:textId="23C157E4" w:rsidR="005E1CB9" w:rsidRDefault="00292A0C" w:rsidP="00292A0C">
      <w:r>
        <w:t xml:space="preserve">In addition to classifying state organizations or ‘units’, the Irish State Administrative Database makes it possible to </w:t>
      </w:r>
      <w:r w:rsidR="00C21D29">
        <w:t xml:space="preserve">track change in the organizational profile of the state over time, by classifying all the possible fates that could befall an organization. </w:t>
      </w:r>
      <w:r w:rsidR="0095065D">
        <w:t xml:space="preserve">The Irish State Administration Database identifies twelve possible types of ‘events’. </w:t>
      </w:r>
      <w:r w:rsidR="00C21D29">
        <w:t>Agencies can</w:t>
      </w:r>
      <w:r w:rsidR="00592C85">
        <w:t xml:space="preserve"> be created or ‘born’, and may</w:t>
      </w:r>
      <w:r w:rsidR="00C21D29">
        <w:t xml:space="preserve"> be abolished outright, or ‘die’. But other possible outcomes are a</w:t>
      </w:r>
      <w:r w:rsidR="00592C85">
        <w:t>lso possible: a national-level</w:t>
      </w:r>
      <w:r w:rsidR="00C21D29">
        <w:t xml:space="preserve"> agency could be merged with another, or absorbed back into a parent Department; it could be </w:t>
      </w:r>
      <w:r w:rsidR="0095065D">
        <w:t>the subject of nationalization or privatization; its remit could be transferred from, or returned to, the local level of responsibility. Changes in the structure and responsibilities of government Departments can similarly be tracked and coded.</w:t>
      </w:r>
    </w:p>
    <w:p w14:paraId="14565AAA" w14:textId="60D57D6A" w:rsidR="00E1228A" w:rsidRDefault="00563B4D" w:rsidP="00E1228A">
      <w:pPr>
        <w:pStyle w:val="Heading2"/>
      </w:pPr>
      <w:r>
        <w:t>Complexities of the Irish state</w:t>
      </w:r>
      <w:r w:rsidR="00C04FFF">
        <w:t xml:space="preserve">: </w:t>
      </w:r>
      <w:r w:rsidR="002C0E2B">
        <w:t>statism and liberalism</w:t>
      </w:r>
    </w:p>
    <w:p w14:paraId="107CF12C" w14:textId="74CF4DD2" w:rsidR="00610FBF" w:rsidRDefault="00367E7B" w:rsidP="00E1228A">
      <w:r>
        <w:t xml:space="preserve">The Irish state has tended to elude </w:t>
      </w:r>
      <w:r w:rsidR="00CD5CB3">
        <w:t>ready assimilation into typologies of various kinds. This is partly because all typologies are necessarily simplifying, as noted earlier, and the process of theoretically-guided selection flattens out some features while highlighting others</w:t>
      </w:r>
      <w:r w:rsidR="00610FBF">
        <w:t xml:space="preserve">. </w:t>
      </w:r>
      <w:r w:rsidR="00CD5CB3">
        <w:t>But the Irish state may also have features that seem inherently contradictory</w:t>
      </w:r>
      <w:r w:rsidR="00DD2765">
        <w:t xml:space="preserve"> when viewed from the dominant perspectives, </w:t>
      </w:r>
      <w:r w:rsidR="00B34899">
        <w:t>since many approaches to generalization take the experiences of the</w:t>
      </w:r>
      <w:r w:rsidR="00DD2765">
        <w:t xml:space="preserve"> advanced industrial societies</w:t>
      </w:r>
      <w:r w:rsidR="00B34899">
        <w:t xml:space="preserve"> as the norm</w:t>
      </w:r>
      <w:r w:rsidR="00610FBF">
        <w:t xml:space="preserve">. Ireland is neither clearly statist nor liberal in economic policy, but both, to varying degrees; neither straightforwardly marginal nor familist in social policy, but </w:t>
      </w:r>
      <w:r w:rsidR="00B34899">
        <w:t>features</w:t>
      </w:r>
      <w:r w:rsidR="00610FBF">
        <w:t xml:space="preserve"> some element</w:t>
      </w:r>
      <w:r w:rsidR="00B34899">
        <w:t>s</w:t>
      </w:r>
      <w:r w:rsidR="00610FBF">
        <w:t xml:space="preserve"> of both</w:t>
      </w:r>
      <w:r w:rsidR="00CD5CB3">
        <w:t>.</w:t>
      </w:r>
      <w:r w:rsidR="00DD2765">
        <w:t xml:space="preserve"> </w:t>
      </w:r>
    </w:p>
    <w:p w14:paraId="2AC0DBF8" w14:textId="70875CB0" w:rsidR="00280659" w:rsidRDefault="00DD2765" w:rsidP="00E1228A">
      <w:r>
        <w:t>The Irish state inherited a state apparatus</w:t>
      </w:r>
      <w:r w:rsidR="006C615B">
        <w:t xml:space="preserve"> upon its independence in 1922</w:t>
      </w:r>
      <w:r>
        <w:t xml:space="preserve"> that was strongly shaped by its British origins. </w:t>
      </w:r>
      <w:r w:rsidR="003E7E37">
        <w:t xml:space="preserve">However, </w:t>
      </w:r>
      <w:r>
        <w:t xml:space="preserve">like the peripheral economies of southern Europe, Ireland was a latecomer to economic development </w:t>
      </w:r>
      <w:r w:rsidR="00E42B29">
        <w:fldChar w:fldCharType="begin"/>
      </w:r>
      <w:r w:rsidR="00E42B29">
        <w:instrText xml:space="preserve"> ADDIN EN.CITE &lt;EndNote&gt;&lt;Cite&gt;&lt;Author&gt;Barry&lt;/Author&gt;&lt;Year&gt;2003&lt;/Year&gt;&lt;RecNum&gt;749&lt;/RecNum&gt;&lt;DisplayText&gt;(Barry, 2003)&lt;/DisplayText&gt;&lt;record&gt;&lt;rec-number&gt;749&lt;/rec-number&gt;&lt;foreign-keys&gt;&lt;key app="EN" db-id="z9vtw99svpvzrmewp2e5e0sfz2a25a509zpe"&gt;749&lt;/key&gt;&lt;/foreign-keys&gt;&lt;ref-type name="Journal Article"&gt;17&lt;/ref-type&gt;&lt;contributors&gt;&lt;authors&gt;&lt;author&gt;Barry, Frank&lt;/author&gt;&lt;/authors&gt;&lt;/contributors&gt;&lt;titles&gt;&lt;title&gt;Economic Integration and Convergence Processes in the EU Cohesion Countries&lt;/title&gt;&lt;secondary-title&gt;Journal of Common Market Studies&lt;/secondary-title&gt;&lt;/titles&gt;&lt;periodical&gt;&lt;full-title&gt;Journal of Common Market Studies&lt;/full-title&gt;&lt;/periodical&gt;&lt;pages&gt;897-921&lt;/pages&gt;&lt;volume&gt;41&lt;/volume&gt;&lt;number&gt;5&lt;/number&gt;&lt;keywords&gt;&lt;keyword&gt;convergence&lt;/keyword&gt;&lt;keyword&gt;cohesion&lt;/keyword&gt;&lt;keyword&gt;integration&lt;/keyword&gt;&lt;keyword&gt;EU&lt;/keyword&gt;&lt;keyword&gt;Economic development&lt;/keyword&gt;&lt;keyword&gt;Eastern Europe&lt;/keyword&gt;&lt;keyword&gt;Central Europe&lt;/keyword&gt;&lt;keyword&gt;Ireland&lt;/keyword&gt;&lt;/keywords&gt;&lt;dates&gt;&lt;year&gt;2003&lt;/year&gt;&lt;pub-dates&gt;&lt;date&gt;December&lt;/date&gt;&lt;/pub-dates&gt;&lt;/dates&gt;&lt;urls&gt;&lt;/urls&gt;&lt;/record&gt;&lt;/Cite&gt;&lt;/EndNote&gt;</w:instrText>
      </w:r>
      <w:r w:rsidR="00E42B29">
        <w:fldChar w:fldCharType="separate"/>
      </w:r>
      <w:r w:rsidR="00E42B29">
        <w:rPr>
          <w:noProof/>
        </w:rPr>
        <w:t>(</w:t>
      </w:r>
      <w:hyperlink w:anchor="_ENREF_4" w:tooltip="Barry, 2003 #749" w:history="1">
        <w:r w:rsidR="00DE2306">
          <w:rPr>
            <w:noProof/>
          </w:rPr>
          <w:t>Barry, 2003</w:t>
        </w:r>
      </w:hyperlink>
      <w:r w:rsidR="00E42B29">
        <w:rPr>
          <w:noProof/>
        </w:rPr>
        <w:t>)</w:t>
      </w:r>
      <w:r w:rsidR="00E42B29">
        <w:fldChar w:fldCharType="end"/>
      </w:r>
      <w:r>
        <w:t xml:space="preserve">. </w:t>
      </w:r>
      <w:r w:rsidR="009F68FA">
        <w:t>High tariff barriers facilitated domestic industrializa</w:t>
      </w:r>
      <w:r w:rsidR="002137A5">
        <w:t>tion</w:t>
      </w:r>
      <w:r w:rsidR="00081CF2">
        <w:t xml:space="preserve"> under a strong state-led drive</w:t>
      </w:r>
      <w:r w:rsidR="002137A5">
        <w:t xml:space="preserve"> </w:t>
      </w:r>
      <w:r w:rsidR="003E7E37">
        <w:t>between the 193</w:t>
      </w:r>
      <w:r w:rsidR="002137A5">
        <w:t>0s and 1950s. S</w:t>
      </w:r>
      <w:r w:rsidR="009F68FA">
        <w:t xml:space="preserve">ubsequent growth was based on a progressive opening up of trade and investment opportunities, </w:t>
      </w:r>
      <w:r w:rsidR="003E7E37">
        <w:t xml:space="preserve">and full engagement with the European integration project. </w:t>
      </w:r>
      <w:r w:rsidR="008E7D76">
        <w:t xml:space="preserve">Ireland came to be among the most open economies in the world, highly dependent on foreign direct investment, and highly exposed too to fluctuations in international finance. Anticipating an end to the </w:t>
      </w:r>
      <w:r w:rsidR="002A5313">
        <w:t xml:space="preserve">global economic </w:t>
      </w:r>
      <w:r w:rsidR="008E7D76">
        <w:t>crisis</w:t>
      </w:r>
      <w:r w:rsidR="002137A5">
        <w:t xml:space="preserve">, Taoiseach Enda Kenny hoped </w:t>
      </w:r>
      <w:r w:rsidR="008E7D76">
        <w:t xml:space="preserve">in 2012 </w:t>
      </w:r>
      <w:r w:rsidR="002137A5">
        <w:t xml:space="preserve">that within a very short time, Ireland would be viewed </w:t>
      </w:r>
      <w:r w:rsidR="002137A5" w:rsidRPr="002137A5">
        <w:t xml:space="preserve">as </w:t>
      </w:r>
      <w:r w:rsidR="002137A5">
        <w:t>‘</w:t>
      </w:r>
      <w:r w:rsidR="002137A5" w:rsidRPr="002137A5">
        <w:t>the best small country in the world to do business</w:t>
      </w:r>
      <w:r w:rsidR="002137A5">
        <w:t>’</w:t>
      </w:r>
      <w:r w:rsidR="008E7D76">
        <w:t xml:space="preserve"> </w:t>
      </w:r>
      <w:r w:rsidR="00E42B29">
        <w:fldChar w:fldCharType="begin"/>
      </w:r>
      <w:r w:rsidR="00E42B29">
        <w:instrText xml:space="preserve"> ADDIN EN.CITE &lt;EndNote&gt;&lt;Cite&gt;&lt;Author&gt;Kenny&lt;/Author&gt;&lt;Year&gt;2012&lt;/Year&gt;&lt;RecNum&gt;7530&lt;/RecNum&gt;&lt;DisplayText&gt;(Kenny, 2012)&lt;/DisplayText&gt;&lt;record&gt;&lt;rec-number&gt;7530&lt;/rec-number&gt;&lt;foreign-keys&gt;&lt;key app="EN" db-id="z9vtw99svpvzrmewp2e5e0sfz2a25a509zpe"&gt;7530&lt;/key&gt;&lt;/foreign-keys&gt;&lt;ref-type name="Report"&gt;27&lt;/ref-type&gt;&lt;contributors&gt;&lt;authors&gt;&lt;author&gt;Kenny, Enda&lt;/author&gt;&lt;/authors&gt;&lt;/contributors&gt;&lt;titles&gt;&lt;title&gt;Speech by An Taoiseach TD at the 76th Fine Gael Árd Fheis&lt;/title&gt;&lt;/titles&gt;&lt;number&gt;31 March&lt;/number&gt;&lt;keywords&gt;&lt;keyword&gt;best small country&lt;/keyword&gt;&lt;/keywords&gt;&lt;dates&gt;&lt;year&gt;2012&lt;/year&gt;&lt;/dates&gt;&lt;urls&gt;&lt;/urls&gt;&lt;/record&gt;&lt;/Cite&gt;&lt;/EndNote&gt;</w:instrText>
      </w:r>
      <w:r w:rsidR="00E42B29">
        <w:fldChar w:fldCharType="separate"/>
      </w:r>
      <w:r w:rsidR="00E42B29">
        <w:rPr>
          <w:noProof/>
        </w:rPr>
        <w:t>(</w:t>
      </w:r>
      <w:hyperlink w:anchor="_ENREF_50" w:tooltip="Kenny, 2012 #7530" w:history="1">
        <w:r w:rsidR="00DE2306">
          <w:rPr>
            <w:noProof/>
          </w:rPr>
          <w:t>Kenny, 2012</w:t>
        </w:r>
      </w:hyperlink>
      <w:r w:rsidR="00E42B29">
        <w:rPr>
          <w:noProof/>
        </w:rPr>
        <w:t>)</w:t>
      </w:r>
      <w:r w:rsidR="00E42B29">
        <w:fldChar w:fldCharType="end"/>
      </w:r>
      <w:r w:rsidR="002137A5">
        <w:t xml:space="preserve">. In parallel with its late economic development, Ireland’s welfare state development </w:t>
      </w:r>
      <w:r w:rsidR="00BA106D">
        <w:t xml:space="preserve">had </w:t>
      </w:r>
      <w:r w:rsidR="002137A5">
        <w:t>lagged well behind European averages</w:t>
      </w:r>
      <w:r w:rsidR="00DE6F91">
        <w:t xml:space="preserve">. But </w:t>
      </w:r>
      <w:r w:rsidR="002137A5">
        <w:t xml:space="preserve">in the same 2012 speech, </w:t>
      </w:r>
      <w:r w:rsidR="00807A7D">
        <w:t>Kenny flagged the ambition t</w:t>
      </w:r>
      <w:r w:rsidR="002137A5">
        <w:t>hat Ireland would also be ‘</w:t>
      </w:r>
      <w:r w:rsidR="002137A5" w:rsidRPr="002137A5">
        <w:t>the best country in which to raise a family, and the best country in which to grow old with dignity and respect</w:t>
      </w:r>
      <w:r w:rsidR="002137A5">
        <w:t xml:space="preserve">’ </w:t>
      </w:r>
      <w:r w:rsidR="00E42B29">
        <w:fldChar w:fldCharType="begin"/>
      </w:r>
      <w:r w:rsidR="00E42B29">
        <w:instrText xml:space="preserve"> ADDIN EN.CITE &lt;EndNote&gt;&lt;Cite&gt;&lt;Author&gt;Kenny&lt;/Author&gt;&lt;Year&gt;2012&lt;/Year&gt;&lt;RecNum&gt;7530&lt;/RecNum&gt;&lt;DisplayText&gt;(Kenny, 2012)&lt;/DisplayText&gt;&lt;record&gt;&lt;rec-number&gt;7530&lt;/rec-number&gt;&lt;foreign-keys&gt;&lt;key app="EN" db-id="z9vtw99svpvzrmewp2e5e0sfz2a25a509zpe"&gt;7530&lt;/key&gt;&lt;/foreign-keys&gt;&lt;ref-type name="Report"&gt;27&lt;/ref-type&gt;&lt;contributors&gt;&lt;authors&gt;&lt;author&gt;Kenny, Enda&lt;/author&gt;&lt;/authors&gt;&lt;/contributors&gt;&lt;titles&gt;&lt;title&gt;Speech by An Taoiseach TD at the 76th Fine Gael Árd Fheis&lt;/title&gt;&lt;/titles&gt;&lt;number&gt;31 March&lt;/number&gt;&lt;keywords&gt;&lt;keyword&gt;best small country&lt;/keyword&gt;&lt;/keywords&gt;&lt;dates&gt;&lt;year&gt;2012&lt;/year&gt;&lt;/dates&gt;&lt;urls&gt;&lt;/urls&gt;&lt;/record&gt;&lt;/Cite&gt;&lt;/EndNote&gt;</w:instrText>
      </w:r>
      <w:r w:rsidR="00E42B29">
        <w:fldChar w:fldCharType="separate"/>
      </w:r>
      <w:r w:rsidR="00E42B29">
        <w:rPr>
          <w:noProof/>
        </w:rPr>
        <w:t>(</w:t>
      </w:r>
      <w:hyperlink w:anchor="_ENREF_50" w:tooltip="Kenny, 2012 #7530" w:history="1">
        <w:r w:rsidR="00DE2306">
          <w:rPr>
            <w:noProof/>
          </w:rPr>
          <w:t>Kenny, 2012</w:t>
        </w:r>
      </w:hyperlink>
      <w:r w:rsidR="00E42B29">
        <w:rPr>
          <w:noProof/>
        </w:rPr>
        <w:t>)</w:t>
      </w:r>
      <w:r w:rsidR="00E42B29">
        <w:fldChar w:fldCharType="end"/>
      </w:r>
      <w:r w:rsidR="002137A5" w:rsidRPr="002137A5">
        <w:t>.</w:t>
      </w:r>
      <w:r w:rsidR="00DE6F91">
        <w:t xml:space="preserve"> </w:t>
      </w:r>
    </w:p>
    <w:p w14:paraId="063E35C5" w14:textId="59A37FCD" w:rsidR="003B13FD" w:rsidRPr="002137A5" w:rsidRDefault="00081CF2" w:rsidP="00E1228A">
      <w:r>
        <w:t>Strong statism is an enduring feature of the Irish growth story, and a populist streak in Irish political culture continues to expect a state response to</w:t>
      </w:r>
      <w:r w:rsidR="00540F8B">
        <w:t xml:space="preserve"> many contingencies. But the share of national income raised in taxation and committed to public spending puts Ireland</w:t>
      </w:r>
      <w:r w:rsidR="00623B92">
        <w:t xml:space="preserve"> among the lower spenders</w:t>
      </w:r>
      <w:r w:rsidR="000B27E5">
        <w:t xml:space="preserve">, and the highly internationalized economy tended to favour market-conforming solutions to many policy challenges </w:t>
      </w:r>
      <w:r w:rsidR="00E42B29">
        <w:fldChar w:fldCharType="begin"/>
      </w:r>
      <w:r w:rsidR="00E42B29">
        <w:instrText xml:space="preserve"> ADDIN EN.CITE &lt;EndNote&gt;&lt;Cite&gt;&lt;Author&gt;Dellepiane-Avellaneda&lt;/Author&gt;&lt;Year&gt;2012&lt;/Year&gt;&lt;RecNum&gt;5798&lt;/RecNum&gt;&lt;DisplayText&gt;(Dellepiane-Avellaneda and Hardiman, 2012)&lt;/DisplayText&gt;&lt;record&gt;&lt;rec-number&gt;5798&lt;/rec-number&gt;&lt;foreign-keys&gt;&lt;key app="EN" db-id="z9vtw99svpvzrmewp2e5e0sfz2a25a509zpe"&gt;5798&lt;/key&gt;&lt;/foreign-keys&gt;&lt;ref-type name="Report"&gt;27&lt;/ref-type&gt;&lt;contributors&gt;&lt;authors&gt;&lt;author&gt;Dellepiane-Avellaneda, Sebastian&lt;/author&gt;&lt;author&gt;Hardiman, Niamh&lt;/author&gt;&lt;/authors&gt;&lt;/contributors&gt;&lt;titles&gt;&lt;title&gt;The New Politics of Austerity: Fiscal Responses to the Economic Crisis in Ireland and Spain&lt;/title&gt;&lt;/titles&gt;&lt;number&gt;Geary Working Paper 2012/07&lt;/number&gt;&lt;keywords&gt;&lt;keyword&gt;Ireland&lt;/keyword&gt;&lt;keyword&gt;Spain&lt;/keyword&gt;&lt;keyword&gt;fiscal adjustment&lt;/keyword&gt;&lt;keyword&gt;Eurozone&lt;/keyword&gt;&lt;/keywords&gt;&lt;dates&gt;&lt;year&gt;2012&lt;/year&gt;&lt;/dates&gt;&lt;pub-location&gt;Dublin&lt;/pub-location&gt;&lt;publisher&gt;UCD Geary Institute&lt;/publisher&gt;&lt;urls&gt;&lt;related-urls&gt;&lt;url&gt;http://ideas.repec.org/p/ucd/wpaper/201207.html&lt;/url&gt;&lt;/related-urls&gt;&lt;/urls&gt;&lt;/record&gt;&lt;/Cite&gt;&lt;/EndNote&gt;</w:instrText>
      </w:r>
      <w:r w:rsidR="00E42B29">
        <w:fldChar w:fldCharType="separate"/>
      </w:r>
      <w:r w:rsidR="00E42B29">
        <w:rPr>
          <w:noProof/>
        </w:rPr>
        <w:t>(</w:t>
      </w:r>
      <w:hyperlink w:anchor="_ENREF_20" w:tooltip="Dellepiane-Avellaneda, 2012 #5798" w:history="1">
        <w:r w:rsidR="00DE2306">
          <w:rPr>
            <w:noProof/>
          </w:rPr>
          <w:t>Dellepiane-Avellaneda and Hardiman, 2012</w:t>
        </w:r>
      </w:hyperlink>
      <w:r w:rsidR="00E42B29">
        <w:rPr>
          <w:noProof/>
        </w:rPr>
        <w:t>)</w:t>
      </w:r>
      <w:r w:rsidR="00E42B29">
        <w:fldChar w:fldCharType="end"/>
      </w:r>
      <w:r w:rsidR="000B27E5">
        <w:t>.</w:t>
      </w:r>
      <w:r w:rsidR="00E63306">
        <w:t xml:space="preserve"> These parallel features of Irish political culture can be tracked through three areas of the functioning of the state: in the development of state capacity; in the nature of industrial development policy; and in the manner in which governments have used state institutions as part of the process of building coalitions of economic interests and consolidating electoral support.</w:t>
      </w:r>
    </w:p>
    <w:p w14:paraId="5DA6003C" w14:textId="5C4348CB" w:rsidR="00A67189" w:rsidRDefault="00CD5CB3" w:rsidP="00CD5CB3">
      <w:pPr>
        <w:pStyle w:val="Heading3"/>
      </w:pPr>
      <w:r>
        <w:t>T</w:t>
      </w:r>
      <w:r w:rsidR="00A67189">
        <w:t xml:space="preserve">he </w:t>
      </w:r>
      <w:r w:rsidR="001D5444">
        <w:t>diffuse</w:t>
      </w:r>
      <w:r w:rsidR="00A67189">
        <w:t xml:space="preserve"> state: the fragmented development of state capacity</w:t>
      </w:r>
    </w:p>
    <w:p w14:paraId="11DCADF9" w14:textId="77777777" w:rsidR="0080398C" w:rsidRDefault="00571E17" w:rsidP="00A67189">
      <w:r>
        <w:t>A striking feature of the structure of the Irish state is the dramatic increase in the number of new state bodies during the 1990s and 200</w:t>
      </w:r>
      <w:r w:rsidR="00DF7F04">
        <w:t>0</w:t>
      </w:r>
      <w:r>
        <w:t>s</w:t>
      </w:r>
      <w:r w:rsidR="0080398C">
        <w:t>. A gradual</w:t>
      </w:r>
      <w:r w:rsidR="00DF7F04">
        <w:t xml:space="preserve"> increase over time was followed by a plateau o</w:t>
      </w:r>
      <w:r w:rsidR="007827FF">
        <w:t xml:space="preserve">f 240 bodies during the 1980s. </w:t>
      </w:r>
      <w:r w:rsidR="00F53045">
        <w:t>As Figure 1 shows, t</w:t>
      </w:r>
      <w:r w:rsidR="00DF7F04">
        <w:t xml:space="preserve">his rose to 311 in 2000, and reached a peak of 377 in 2008. </w:t>
      </w:r>
    </w:p>
    <w:p w14:paraId="39C33D68" w14:textId="2D8DFF08" w:rsidR="0080398C" w:rsidRDefault="0080398C" w:rsidP="0080398C">
      <w:r>
        <w:t>Figure 1. Number of state agencies</w:t>
      </w:r>
      <w:r w:rsidR="002D17AB">
        <w:t>,  1923-2014</w:t>
      </w:r>
    </w:p>
    <w:p w14:paraId="7354FE31" w14:textId="798D96B8" w:rsidR="00A67189" w:rsidRDefault="00DF7F04" w:rsidP="00A67189">
      <w:r>
        <w:t>On the surface, this looks analogous to the kind of agencification associated with New Public Management</w:t>
      </w:r>
      <w:r w:rsidR="00517F11">
        <w:t xml:space="preserve"> (NPM)</w:t>
      </w:r>
      <w:r>
        <w:t>. But the reality is rather different</w:t>
      </w:r>
      <w:r w:rsidR="00FC1F0B">
        <w:t xml:space="preserve"> </w:t>
      </w:r>
      <w:r w:rsidR="00DD4A3D">
        <w:fldChar w:fldCharType="begin"/>
      </w:r>
      <w:r w:rsidR="00DD4A3D">
        <w:instrText xml:space="preserve"> ADDIN EN.CITE &lt;EndNote&gt;&lt;Cite&gt;&lt;Author&gt;Hardiman&lt;/Author&gt;&lt;Year&gt;2011&lt;/Year&gt;&lt;RecNum&gt;5278&lt;/RecNum&gt;&lt;DisplayText&gt;(Hardiman and MacCarthaigh, 2011)&lt;/DisplayText&gt;&lt;record&gt;&lt;rec-number&gt;5278&lt;/rec-number&gt;&lt;foreign-keys&gt;&lt;key app="EN" db-id="z9vtw99svpvzrmewp2e5e0sfz2a25a509zpe"&gt;5278&lt;/key&gt;&lt;/foreign-keys&gt;&lt;ref-type name="Book Section"&gt;5&lt;/ref-type&gt;&lt;contributors&gt;&lt;authors&gt;&lt;author&gt;Hardiman, Niamh&lt;/author&gt;&lt;author&gt;MacCarthaigh, Muiris&lt;/author&gt;&lt;/authors&gt;&lt;secondary-authors&gt;&lt;author&gt;Eymeri-Douzans, Jean-Michel&lt;/author&gt;&lt;author&gt;Pierre, Jon&lt;/author&gt;&lt;/secondary-authors&gt;&lt;/contributors&gt;&lt;titles&gt;&lt;title&gt;The Un-Politics of New Public Management in Ireland&lt;/title&gt;&lt;secondary-title&gt;Administrative Reforms and Democratic Governance&lt;/secondary-title&gt;&lt;/titles&gt;&lt;pages&gt;55-67&lt;/pages&gt;&lt;section&gt;4&lt;/section&gt;&lt;keywords&gt;&lt;keyword&gt;Ireland&lt;/keyword&gt;&lt;keyword&gt;NPM&lt;/keyword&gt;&lt;/keywords&gt;&lt;dates&gt;&lt;year&gt;2011&lt;/year&gt;&lt;/dates&gt;&lt;pub-location&gt;London&lt;/pub-location&gt;&lt;publisher&gt;Routledge&lt;/publisher&gt;&lt;urls&gt;&lt;/urls&gt;&lt;/record&gt;&lt;/Cite&gt;&lt;/EndNote&gt;</w:instrText>
      </w:r>
      <w:r w:rsidR="00DD4A3D">
        <w:fldChar w:fldCharType="separate"/>
      </w:r>
      <w:r w:rsidR="00DD4A3D">
        <w:rPr>
          <w:noProof/>
        </w:rPr>
        <w:t>(</w:t>
      </w:r>
      <w:hyperlink w:anchor="_ENREF_37" w:tooltip="Hardiman, 2011 #5278" w:history="1">
        <w:r w:rsidR="00DE2306">
          <w:rPr>
            <w:noProof/>
          </w:rPr>
          <w:t>Hardiman and MacCarthaigh, 2011</w:t>
        </w:r>
      </w:hyperlink>
      <w:r w:rsidR="00DD4A3D">
        <w:rPr>
          <w:noProof/>
        </w:rPr>
        <w:t>)</w:t>
      </w:r>
      <w:r w:rsidR="00DD4A3D">
        <w:fldChar w:fldCharType="end"/>
      </w:r>
      <w:r>
        <w:t xml:space="preserve">. </w:t>
      </w:r>
      <w:r w:rsidR="005A0426">
        <w:t xml:space="preserve">What appears to have happened is that </w:t>
      </w:r>
      <w:r w:rsidR="00517F11">
        <w:t xml:space="preserve">instead of broadening or deepening the competences of existing Departments </w:t>
      </w:r>
      <w:r w:rsidR="005A0426">
        <w:t>in response to demands for the state to take on new functions</w:t>
      </w:r>
      <w:r w:rsidR="00517F11">
        <w:t>,</w:t>
      </w:r>
      <w:r w:rsidR="005A0426">
        <w:t xml:space="preserve"> or to become involved in new policy areas</w:t>
      </w:r>
      <w:r w:rsidR="00517F11">
        <w:t>,</w:t>
      </w:r>
      <w:r w:rsidR="00517F11" w:rsidRPr="00517F11">
        <w:t xml:space="preserve"> </w:t>
      </w:r>
      <w:r w:rsidR="00517F11">
        <w:t>new external agencies were created, albeit under the authority of existing Departments.</w:t>
      </w:r>
      <w:r w:rsidR="00FC1F0B">
        <w:t xml:space="preserve"> This made it possible for the agencies to recruit specialist expertise not readily available in the generalist Irish civil service, and to provide political focus and profile for specific policy areas.</w:t>
      </w:r>
    </w:p>
    <w:p w14:paraId="0354BEBA" w14:textId="361943FE" w:rsidR="009C0D26" w:rsidRDefault="009C0D26" w:rsidP="00A67189">
      <w:r>
        <w:t xml:space="preserve">The economic crisis </w:t>
      </w:r>
      <w:r w:rsidR="00A413C0">
        <w:t xml:space="preserve">of 2008 </w:t>
      </w:r>
      <w:r>
        <w:t xml:space="preserve">reignited domestic debate about public sector reform, particularly since an official report on the functioning of the Department of Finance found that it was severely deficient in the capacity to undertake serious policy </w:t>
      </w:r>
      <w:r w:rsidR="00625C4E">
        <w:t>evaulation</w:t>
      </w:r>
      <w:r>
        <w:t xml:space="preserve"> and to advise government effectively </w:t>
      </w:r>
      <w:r>
        <w:fldChar w:fldCharType="begin"/>
      </w:r>
      <w:r>
        <w:instrText xml:space="preserve"> ADDIN EN.CITE &lt;EndNote&gt;&lt;Cite&gt;&lt;Author&gt;Independent Review Panel&lt;/Author&gt;&lt;Year&gt;2011&lt;/Year&gt;&lt;RecNum&gt;5509&lt;/RecNum&gt;&lt;DisplayText&gt;(Independent Review Panel, 2011)&lt;/DisplayText&gt;&lt;record&gt;&lt;rec-number&gt;5509&lt;/rec-number&gt;&lt;foreign-keys&gt;&lt;key app="EN" db-id="z9vtw99svpvzrmewp2e5e0sfz2a25a509zpe"&gt;5509&lt;/key&gt;&lt;/foreign-keys&gt;&lt;ref-type name="Report"&gt;27&lt;/ref-type&gt;&lt;contributors&gt;&lt;authors&gt;&lt;author&gt;Independent Review Panel,&lt;/author&gt;&lt;/authors&gt;&lt;/contributors&gt;&lt;titles&gt;&lt;title&gt;Strengthening the Capacity of the Department of Finance (Wright Report)&lt;/title&gt;&lt;/titles&gt;&lt;keywords&gt;&lt;keyword&gt;Ireland&lt;/keyword&gt;&lt;keyword&gt;government&lt;/keyword&gt;&lt;keyword&gt;policy coordination&lt;/keyword&gt;&lt;/keywords&gt;&lt;dates&gt;&lt;year&gt;2011&lt;/year&gt;&lt;/dates&gt;&lt;pub-location&gt;Dublin&lt;/pub-location&gt;&lt;urls&gt;&lt;related-urls&gt;&lt;url&gt;http://www.finance.gov.ie/documents/publications/reports/2011/deptreview.pdf&lt;/url&gt;&lt;/related-urls&gt;&lt;/urls&gt;&lt;/record&gt;&lt;/Cite&gt;&lt;/EndNote&gt;</w:instrText>
      </w:r>
      <w:r>
        <w:fldChar w:fldCharType="separate"/>
      </w:r>
      <w:r>
        <w:rPr>
          <w:noProof/>
        </w:rPr>
        <w:t>(</w:t>
      </w:r>
      <w:hyperlink w:anchor="_ENREF_47" w:tooltip="Independent Review Panel, 2011 #5509" w:history="1">
        <w:r w:rsidR="00DE2306">
          <w:rPr>
            <w:noProof/>
          </w:rPr>
          <w:t>Independent Review Panel, 2011</w:t>
        </w:r>
      </w:hyperlink>
      <w:r>
        <w:rPr>
          <w:noProof/>
        </w:rPr>
        <w:t>)</w:t>
      </w:r>
      <w:r>
        <w:fldChar w:fldCharType="end"/>
      </w:r>
      <w:r>
        <w:t>. More generally, i</w:t>
      </w:r>
      <w:r w:rsidR="00DD4A3D">
        <w:t>n a review of the Irish public sector, the OECD commented unfavourably on</w:t>
      </w:r>
      <w:r w:rsidR="00CD5881">
        <w:t xml:space="preserve"> what it called </w:t>
      </w:r>
      <w:r w:rsidR="00DD4A3D">
        <w:t xml:space="preserve">the ‘organizational zoo’ of Irish state bodies, by which it meant the </w:t>
      </w:r>
      <w:r w:rsidR="00FE3514">
        <w:t xml:space="preserve">uncontrolled </w:t>
      </w:r>
      <w:r w:rsidR="00DD4A3D">
        <w:t xml:space="preserve">proliferation of agencies, and the lack of consistency in </w:t>
      </w:r>
      <w:r w:rsidR="00CD5881">
        <w:t xml:space="preserve">their </w:t>
      </w:r>
      <w:r w:rsidR="00DD4A3D">
        <w:t xml:space="preserve">organizational design and purpose </w:t>
      </w:r>
      <w:r w:rsidR="00E73EBE">
        <w:fldChar w:fldCharType="begin"/>
      </w:r>
      <w:r w:rsidR="00E73EBE">
        <w:instrText xml:space="preserve"> ADDIN EN.CITE &lt;EndNote&gt;&lt;Cite&gt;&lt;Author&gt;OECD&lt;/Author&gt;&lt;Year&gt;2008&lt;/Year&gt;&lt;RecNum&gt;2769&lt;/RecNum&gt;&lt;DisplayText&gt;(OECD, 2008)&lt;/DisplayText&gt;&lt;record&gt;&lt;rec-number&gt;2769&lt;/rec-number&gt;&lt;foreign-keys&gt;&lt;key app="EN" db-id="z9vtw99svpvzrmewp2e5e0sfz2a25a509zpe"&gt;2769&lt;/key&gt;&lt;/foreign-keys&gt;&lt;ref-type name="Report"&gt;27&lt;/ref-type&gt;&lt;contributors&gt;&lt;authors&gt;&lt;author&gt;OECD&lt;/author&gt;&lt;/authors&gt;&lt;/contributors&gt;&lt;titles&gt;&lt;title&gt;Ireland: Towards an Integrated Public Service&lt;/title&gt;&lt;/titles&gt;&lt;keywords&gt;&lt;keyword&gt;public administration&lt;/keyword&gt;&lt;keyword&gt;government&lt;/keyword&gt;&lt;keyword&gt;public service&lt;/keyword&gt;&lt;keyword&gt;bureaucracy&lt;/keyword&gt;&lt;keyword&gt;Ireland&lt;/keyword&gt;&lt;/keywords&gt;&lt;dates&gt;&lt;year&gt;2008&lt;/year&gt;&lt;/dates&gt;&lt;pub-location&gt;Paris&lt;/pub-location&gt;&lt;publisher&gt;OECD&lt;/publisher&gt;&lt;urls&gt;&lt;/urls&gt;&lt;/record&gt;&lt;/Cite&gt;&lt;/EndNote&gt;</w:instrText>
      </w:r>
      <w:r w:rsidR="00E73EBE">
        <w:fldChar w:fldCharType="separate"/>
      </w:r>
      <w:r w:rsidR="00E73EBE">
        <w:rPr>
          <w:noProof/>
        </w:rPr>
        <w:t>(</w:t>
      </w:r>
      <w:hyperlink w:anchor="_ENREF_72" w:tooltip="OECD, 2008 #2769" w:history="1">
        <w:r w:rsidR="00DE2306">
          <w:rPr>
            <w:noProof/>
          </w:rPr>
          <w:t>OECD, 2008</w:t>
        </w:r>
      </w:hyperlink>
      <w:r w:rsidR="00E73EBE">
        <w:rPr>
          <w:noProof/>
        </w:rPr>
        <w:t>)</w:t>
      </w:r>
      <w:r w:rsidR="00E73EBE">
        <w:fldChar w:fldCharType="end"/>
      </w:r>
      <w:r w:rsidR="00DD4A3D">
        <w:t>.</w:t>
      </w:r>
      <w:r w:rsidR="00273BE1">
        <w:t xml:space="preserve"> </w:t>
      </w:r>
      <w:r>
        <w:t xml:space="preserve">The differentiation of competences between generalist policy Departments and more specialized agencies that lacked policy autonomy, the OECD argued, had not served Ireland well. </w:t>
      </w:r>
    </w:p>
    <w:p w14:paraId="684E8231" w14:textId="3C940C0A" w:rsidR="002F6200" w:rsidRDefault="009C0D26" w:rsidP="00A67189">
      <w:r>
        <w:t>The need for rationalization of state agencies</w:t>
      </w:r>
      <w:r w:rsidR="002F6200">
        <w:t xml:space="preserve"> was also </w:t>
      </w:r>
      <w:r w:rsidR="005F4A4A">
        <w:t xml:space="preserve">explicitly </w:t>
      </w:r>
      <w:r w:rsidR="002F6200">
        <w:t xml:space="preserve">driven by the imperative of cost reduction </w:t>
      </w:r>
      <w:r w:rsidR="00E73EBE">
        <w:fldChar w:fldCharType="begin"/>
      </w:r>
      <w:r w:rsidR="00E73EBE">
        <w:instrText xml:space="preserve"> ADDIN EN.CITE &lt;EndNote&gt;&lt;Cite&gt;&lt;Author&gt;Special Group on Public Service Numbers and Expenditure Programmes&lt;/Author&gt;&lt;Year&gt;2009&lt;/Year&gt;&lt;RecNum&gt;7538&lt;/RecNum&gt;&lt;DisplayText&gt;(Special Group on Public Service Numbers and Expenditure Programmes, 2009)&lt;/DisplayText&gt;&lt;record&gt;&lt;rec-number&gt;7538&lt;/rec-number&gt;&lt;foreign-keys&gt;&lt;key app="EN" db-id="z9vtw99svpvzrmewp2e5e0sfz2a25a509zpe"&gt;7538&lt;/key&gt;&lt;/foreign-keys&gt;&lt;ref-type name="Report"&gt;27&lt;/ref-type&gt;&lt;contributors&gt;&lt;authors&gt;&lt;author&gt;Special Group on Public Service Numbers and Expenditure Programmes,&lt;/author&gt;&lt;/authors&gt;&lt;/contributors&gt;&lt;titles&gt;&lt;title&gt;Report of the Special Group on Public Service Numbers and Expenditure Programmes&lt;/title&gt;&lt;/titles&gt;&lt;keywords&gt;&lt;keyword&gt;public administration&lt;/keyword&gt;&lt;keyword&gt;public sector&lt;/keyword&gt;&lt;keyword&gt;agencies&lt;/keyword&gt;&lt;keyword&gt;public spending&lt;/keyword&gt;&lt;keyword&gt;IReland&lt;/keyword&gt;&lt;/keywords&gt;&lt;dates&gt;&lt;year&gt;2009&lt;/year&gt;&lt;/dates&gt;&lt;urls&gt;&lt;related-urls&gt;&lt;url&gt;http://www.djei.ie/publications/corporate/2009/volume1.pdf&lt;/url&gt;&lt;/related-urls&gt;&lt;/urls&gt;&lt;/record&gt;&lt;/Cite&gt;&lt;/EndNote&gt;</w:instrText>
      </w:r>
      <w:r w:rsidR="00E73EBE">
        <w:fldChar w:fldCharType="separate"/>
      </w:r>
      <w:r w:rsidR="00E73EBE">
        <w:rPr>
          <w:noProof/>
        </w:rPr>
        <w:t>(</w:t>
      </w:r>
      <w:hyperlink w:anchor="_ENREF_86" w:tooltip="Special Group on Public Service Numbers and Expenditure Programmes, 2009 #7538" w:history="1">
        <w:r w:rsidR="00DE2306">
          <w:rPr>
            <w:noProof/>
          </w:rPr>
          <w:t>Special Group on Public Service Numbers and Expenditure Programmes, 2009</w:t>
        </w:r>
      </w:hyperlink>
      <w:r w:rsidR="00E73EBE">
        <w:rPr>
          <w:noProof/>
        </w:rPr>
        <w:t>)</w:t>
      </w:r>
      <w:r w:rsidR="00E73EBE">
        <w:fldChar w:fldCharType="end"/>
      </w:r>
      <w:r w:rsidR="00566D7B">
        <w:t xml:space="preserve">. </w:t>
      </w:r>
      <w:r w:rsidR="0001484E">
        <w:t>Under pressure from the Troika of international lenders, employment in the public sector was reduced by 10% between 2008 and 2013, and the public sector pay bill was cut by some 20%.</w:t>
      </w:r>
      <w:r w:rsidR="00E82DF8">
        <w:t xml:space="preserve"> </w:t>
      </w:r>
      <w:r w:rsidR="00551A01">
        <w:t xml:space="preserve">The distributive impact of cuts in public spending and in public sector numbers has been hotly debated </w:t>
      </w:r>
      <w:r w:rsidR="00E73EBE">
        <w:fldChar w:fldCharType="begin"/>
      </w:r>
      <w:r w:rsidR="00E73EBE">
        <w:instrText xml:space="preserve"> ADDIN EN.CITE &lt;EndNote&gt;&lt;Cite&gt;&lt;Author&gt;Callan&lt;/Author&gt;&lt;Year&gt;2014&lt;/Year&gt;&lt;RecNum&gt;7375&lt;/RecNum&gt;&lt;DisplayText&gt;(Callan et al., 2014, Social Justice Ireland, 2014)&lt;/DisplayText&gt;&lt;record&gt;&lt;rec-number&gt;7375&lt;/rec-number&gt;&lt;foreign-keys&gt;&lt;key app="EN" db-id="z9vtw99svpvzrmewp2e5e0sfz2a25a509zpe"&gt;7375&lt;/key&gt;&lt;/foreign-keys&gt;&lt;ref-type name="Report"&gt;27&lt;/ref-type&gt;&lt;contributors&gt;&lt;authors&gt;&lt;author&gt;Callan, Tim&lt;/author&gt;&lt;author&gt;Keane, Claire&lt;/author&gt;&lt;author&gt;Savage, Michael&lt;/author&gt;&lt;author&gt;Walsh, John R.&lt;/author&gt;&lt;/authors&gt;&lt;/contributors&gt;&lt;titles&gt;&lt;title&gt;Distributional Impact of Tax, Welfare and Public Service Pay Policies: Budget 2014 and Budgets 2009-2014&lt;/title&gt;&lt;secondary-title&gt;Quarterly Economicm Commentary&lt;/secondary-title&gt;&lt;/titles&gt;&lt;number&gt;QEC Winter 2013&lt;/number&gt;&lt;keywords&gt;&lt;keyword&gt;Ireland&lt;/keyword&gt;&lt;keyword&gt;inequality&lt;/keyword&gt;&lt;keyword&gt;distribution&lt;/keyword&gt;&lt;keyword&gt;redistribution&lt;/keyword&gt;&lt;keyword&gt;tax&lt;/keyword&gt;&lt;keyword&gt;welfare&lt;/keyword&gt;&lt;/keywords&gt;&lt;dates&gt;&lt;year&gt;2014&lt;/year&gt;&lt;/dates&gt;&lt;pub-location&gt;Dublin&lt;/pub-location&gt;&lt;publisher&gt;Economic and Social Research Institute&lt;/publisher&gt;&lt;urls&gt;&lt;related-urls&gt;&lt;url&gt;https://www.esri.ie/UserFiles/publications/QEC2013Win_SA_Callan.pdf&lt;/url&gt;&lt;/related-urls&gt;&lt;/urls&gt;&lt;/record&gt;&lt;/Cite&gt;&lt;Cite&gt;&lt;Author&gt;Social Justice Ireland&lt;/Author&gt;&lt;Year&gt;2014&lt;/Year&gt;&lt;RecNum&gt;7537&lt;/RecNum&gt;&lt;record&gt;&lt;rec-number&gt;7537&lt;/rec-number&gt;&lt;foreign-keys&gt;&lt;key app="EN" db-id="z9vtw99svpvzrmewp2e5e0sfz2a25a509zpe"&gt;7537&lt;/key&gt;&lt;/foreign-keys&gt;&lt;ref-type name="Report"&gt;27&lt;/ref-type&gt;&lt;contributors&gt;&lt;authors&gt;&lt;author&gt;Social Justice Ireland,&lt;/author&gt;&lt;/authors&gt;&lt;/contributors&gt;&lt;titles&gt;&lt;title&gt;Rich gain more in Budget of missed opportunities&lt;/title&gt;&lt;/titles&gt;&lt;number&gt;Budget 2015: Analysis and Critique&lt;/number&gt;&lt;keywords&gt;&lt;keyword&gt;budget&lt;/keyword&gt;&lt;keyword&gt;Ireland&lt;/keyword&gt;&lt;keyword&gt;austerity&lt;/keyword&gt;&lt;/keywords&gt;&lt;dates&gt;&lt;year&gt;2014&lt;/year&gt;&lt;/dates&gt;&lt;urls&gt;&lt;related-urls&gt;&lt;url&gt;http://www.socialjustice.ie/sites/default/files/attach/publication/3573/budget2015analysisandcritiqueprint.pdf&lt;/url&gt;&lt;/related-urls&gt;&lt;/urls&gt;&lt;/record&gt;&lt;/Cite&gt;&lt;/EndNote&gt;</w:instrText>
      </w:r>
      <w:r w:rsidR="00E73EBE">
        <w:fldChar w:fldCharType="separate"/>
      </w:r>
      <w:r w:rsidR="00E73EBE">
        <w:rPr>
          <w:noProof/>
        </w:rPr>
        <w:t>(</w:t>
      </w:r>
      <w:hyperlink w:anchor="_ENREF_13" w:tooltip="Callan, 2014 #7375" w:history="1">
        <w:r w:rsidR="00DE2306">
          <w:rPr>
            <w:noProof/>
          </w:rPr>
          <w:t>Callan et al., 2014</w:t>
        </w:r>
      </w:hyperlink>
      <w:r w:rsidR="00E73EBE">
        <w:rPr>
          <w:noProof/>
        </w:rPr>
        <w:t xml:space="preserve">, </w:t>
      </w:r>
      <w:hyperlink w:anchor="_ENREF_84" w:tooltip="Social Justice Ireland, 2014 #7537" w:history="1">
        <w:r w:rsidR="00DE2306">
          <w:rPr>
            <w:noProof/>
          </w:rPr>
          <w:t>Social Justice Ireland, 2014</w:t>
        </w:r>
      </w:hyperlink>
      <w:r w:rsidR="00E73EBE">
        <w:rPr>
          <w:noProof/>
        </w:rPr>
        <w:t>)</w:t>
      </w:r>
      <w:r w:rsidR="00E73EBE">
        <w:fldChar w:fldCharType="end"/>
      </w:r>
      <w:r w:rsidR="00551A01">
        <w:t xml:space="preserve">. </w:t>
      </w:r>
      <w:r w:rsidR="00C11CE5">
        <w:t>F</w:t>
      </w:r>
      <w:r w:rsidR="00551A01">
        <w:t xml:space="preserve">ears </w:t>
      </w:r>
      <w:r w:rsidR="00C11CE5">
        <w:t xml:space="preserve">had been expressed </w:t>
      </w:r>
      <w:r w:rsidR="009E2BE9">
        <w:t>that government</w:t>
      </w:r>
      <w:r w:rsidR="00551A01">
        <w:t xml:space="preserve"> would use cutbacks as a</w:t>
      </w:r>
      <w:r w:rsidR="00C11CE5">
        <w:t xml:space="preserve">n opportunity to withdraw from sectors of activity </w:t>
      </w:r>
      <w:r w:rsidR="00D4046F">
        <w:t>and</w:t>
      </w:r>
      <w:r w:rsidR="00C11CE5">
        <w:t xml:space="preserve"> to fundamentally reconfigure the role of the state. </w:t>
      </w:r>
      <w:r w:rsidR="009E2BE9">
        <w:t xml:space="preserve">Others had hoped that government would ‘not let a good crisis go to waste’ and would push for the efficiency gains that had proven elusive in the period of negotiated partnership-based reform of the preceding two decades. </w:t>
      </w:r>
    </w:p>
    <w:p w14:paraId="1224AABB" w14:textId="055175FB" w:rsidR="002122C2" w:rsidRDefault="009E2BE9" w:rsidP="00A67189">
      <w:r>
        <w:t xml:space="preserve">An organizational perspective suggests that neither of these two expectations has been fulfilled </w:t>
      </w:r>
      <w:r w:rsidR="00E73EBE">
        <w:fldChar w:fldCharType="begin"/>
      </w:r>
      <w:r w:rsidR="00E73EBE">
        <w:instrText xml:space="preserve"> ADDIN EN.CITE &lt;EndNote&gt;&lt;Cite&gt;&lt;Author&gt;Hardiman&lt;/Author&gt;&lt;Year&gt;2013&lt;/Year&gt;&lt;RecNum&gt;6754&lt;/RecNum&gt;&lt;DisplayText&gt;(Hardiman and MacCarthaigh, 2013)&lt;/DisplayText&gt;&lt;record&gt;&lt;rec-number&gt;6754&lt;/rec-number&gt;&lt;foreign-keys&gt;&lt;key app="EN" db-id="z9vtw99svpvzrmewp2e5e0sfz2a25a509zpe"&gt;6754&lt;/key&gt;&lt;/foreign-keys&gt;&lt;ref-type name="Report"&gt;27&lt;/ref-type&gt;&lt;contributors&gt;&lt;authors&gt;&lt;author&gt;Hardiman, Niamh&lt;/author&gt;&lt;author&gt;MacCarthaigh, Muiris&lt;/author&gt;&lt;/authors&gt;&lt;/contributors&gt;&lt;titles&gt;&lt;title&gt;How Governments Retrench in Crisis: The Case of Ireland&lt;/title&gt;&lt;/titles&gt;&lt;number&gt;Geary WP2013/15&lt;/number&gt;&lt;keywords&gt;&lt;keyword&gt;Ireland&lt;/keyword&gt;&lt;keyword&gt;Fiscal consolidation&lt;/keyword&gt;&lt;keyword&gt;state agencies&lt;/keyword&gt;&lt;keyword&gt;public administration&lt;/keyword&gt;&lt;keyword&gt;state&lt;/keyword&gt;&lt;/keywords&gt;&lt;dates&gt;&lt;year&gt;2013&lt;/year&gt;&lt;/dates&gt;&lt;pub-location&gt;Dublin&lt;/pub-location&gt;&lt;publisher&gt;UCD Geary Institute&lt;/publisher&gt;&lt;urls&gt;&lt;related-urls&gt;&lt;url&gt;http://www.ucd.ie/geary/static/publications/workingpapers/gearywp201315.pdf&lt;/url&gt;&lt;/related-urls&gt;&lt;/urls&gt;&lt;/record&gt;&lt;/Cite&gt;&lt;/EndNote&gt;</w:instrText>
      </w:r>
      <w:r w:rsidR="00E73EBE">
        <w:fldChar w:fldCharType="separate"/>
      </w:r>
      <w:r w:rsidR="00E73EBE">
        <w:rPr>
          <w:noProof/>
        </w:rPr>
        <w:t>(</w:t>
      </w:r>
      <w:hyperlink w:anchor="_ENREF_38" w:tooltip="Hardiman, 2013 #6754" w:history="1">
        <w:r w:rsidR="00DE2306">
          <w:rPr>
            <w:noProof/>
          </w:rPr>
          <w:t>Hardiman and MacCarthaigh, 2013</w:t>
        </w:r>
      </w:hyperlink>
      <w:r w:rsidR="00E73EBE">
        <w:rPr>
          <w:noProof/>
        </w:rPr>
        <w:t>)</w:t>
      </w:r>
      <w:r w:rsidR="00E73EBE">
        <w:fldChar w:fldCharType="end"/>
      </w:r>
      <w:r>
        <w:t xml:space="preserve">. Analysis of the profile of agency terminations suggests that Ireland has seen neither a neo-liberal withdrawal of the state nor a ‘bonfire of the quangos’ </w:t>
      </w:r>
      <w:r w:rsidR="00E73EBE">
        <w:fldChar w:fldCharType="begin"/>
      </w:r>
      <w:r w:rsidR="00E73EBE">
        <w:instrText xml:space="preserve"> ADDIN EN.CITE &lt;EndNote&gt;&lt;Cite&gt;&lt;Author&gt;MacCarthaigh&lt;/Author&gt;&lt;Year&gt;2014&lt;/Year&gt;&lt;RecNum&gt;7233&lt;/RecNum&gt;&lt;DisplayText&gt;(MacCarthaigh, 2014)&lt;/DisplayText&gt;&lt;record&gt;&lt;rec-number&gt;7233&lt;/rec-number&gt;&lt;foreign-keys&gt;&lt;key app="EN" db-id="z9vtw99svpvzrmewp2e5e0sfz2a25a509zpe"&gt;7233&lt;/key&gt;&lt;/foreign-keys&gt;&lt;ref-type name="Journal Article"&gt;17&lt;/ref-type&gt;&lt;contributors&gt;&lt;authors&gt;&lt;author&gt;MacCarthaigh, Muiris&lt;/author&gt;&lt;/authors&gt;&lt;/contributors&gt;&lt;titles&gt;&lt;title&gt;Agency termination in Ireland: culls and bonfires, or life after death? &lt;/title&gt;&lt;secondary-title&gt;Public Administration&lt;/secondary-title&gt;&lt;/titles&gt;&lt;periodical&gt;&lt;full-title&gt;Public Administration&lt;/full-title&gt;&lt;/periodical&gt;&lt;pages&gt;1017-1037&lt;/pages&gt;&lt;number&gt;4&lt;/number&gt;&lt;edition&gt;26 May&lt;/edition&gt;&lt;keywords&gt;&lt;keyword&gt;Ireland&lt;/keyword&gt;&lt;keyword&gt;public administration&lt;/keyword&gt;&lt;keyword&gt;organization&lt;/keyword&gt;&lt;keyword&gt;agencies&lt;/keyword&gt;&lt;/keywords&gt;&lt;dates&gt;&lt;year&gt;2014&lt;/year&gt;&lt;pub-dates&gt;&lt;date&gt;December&lt;/date&gt;&lt;/pub-dates&gt;&lt;/dates&gt;&lt;publisher&gt;Blackwell Publishing Ltd&lt;/publisher&gt;&lt;isbn&gt;1467-9299&lt;/isbn&gt;&lt;urls&gt;&lt;related-urls&gt;&lt;url&gt;http://dx.doi.org/10.1111/padm.12093&lt;/url&gt;&lt;/related-urls&gt;&lt;/urls&gt;&lt;electronic-resource-num&gt;10.1111/padm.12093&lt;/electronic-resource-num&gt;&lt;/record&gt;&lt;/Cite&gt;&lt;/EndNote&gt;</w:instrText>
      </w:r>
      <w:r w:rsidR="00E73EBE">
        <w:fldChar w:fldCharType="separate"/>
      </w:r>
      <w:r w:rsidR="00E73EBE">
        <w:rPr>
          <w:noProof/>
        </w:rPr>
        <w:t>(</w:t>
      </w:r>
      <w:hyperlink w:anchor="_ENREF_60" w:tooltip="MacCarthaigh, 2014 #7233" w:history="1">
        <w:r w:rsidR="00DE2306">
          <w:rPr>
            <w:noProof/>
          </w:rPr>
          <w:t>MacCarthaigh, 2014</w:t>
        </w:r>
      </w:hyperlink>
      <w:r w:rsidR="00E73EBE">
        <w:rPr>
          <w:noProof/>
        </w:rPr>
        <w:t>)</w:t>
      </w:r>
      <w:r w:rsidR="00E73EBE">
        <w:fldChar w:fldCharType="end"/>
      </w:r>
      <w:r>
        <w:t xml:space="preserve">. As Figure 2 shows, existing functions have been reorganized, but little outright ‘death’ has taken place. The resourcing of the Irish state was sharply reduced, but the scope of its activities showed remarkably little change. </w:t>
      </w:r>
      <w:r w:rsidR="005F4A4A">
        <w:t>And despite the declared importance of ‘deagencifi</w:t>
      </w:r>
      <w:r w:rsidR="00DD3BC2">
        <w:t>c</w:t>
      </w:r>
      <w:r w:rsidR="005F4A4A">
        <w:t>ation’ and reintegration of policy competences into the core civil service, the disaggregation of activity continued to be a marked feature of the Irish public service.</w:t>
      </w:r>
    </w:p>
    <w:p w14:paraId="58C63554" w14:textId="414B699E" w:rsidR="00B91427" w:rsidRDefault="00B91427" w:rsidP="00A67189">
      <w:r>
        <w:t xml:space="preserve">Figure 2. Agency terminations by type </w:t>
      </w:r>
    </w:p>
    <w:p w14:paraId="5F2FC937" w14:textId="264423F7" w:rsidR="00A67189" w:rsidRDefault="00CD5CB3" w:rsidP="00CD5CB3">
      <w:pPr>
        <w:pStyle w:val="Heading3"/>
      </w:pPr>
      <w:r>
        <w:t>T</w:t>
      </w:r>
      <w:r w:rsidR="00A67189">
        <w:t>he ‘liberal developmental’ state: arm’s-length activism</w:t>
      </w:r>
    </w:p>
    <w:p w14:paraId="15E09ECA" w14:textId="35E89354" w:rsidR="00A760F3" w:rsidRDefault="00171397" w:rsidP="00A67189">
      <w:r>
        <w:t>As in other late-industrializing economies, t</w:t>
      </w:r>
      <w:r w:rsidR="00C436EE">
        <w:t xml:space="preserve">he Irish state </w:t>
      </w:r>
      <w:r w:rsidR="00016907">
        <w:t xml:space="preserve">had played a strongly </w:t>
      </w:r>
      <w:r>
        <w:t xml:space="preserve">developmental role in the early decades of independence. A number of state commercial enterprises were set up, not only in key utilities such as electricity and gas supply, rail and air transport, but also in </w:t>
      </w:r>
      <w:r w:rsidR="001C316B">
        <w:t>food processing, chemicals manufacturing and other areas. The opening up of the economy to external trade during the 1960s and 1970s, and particularly the fiscal pressures on the state in the 1970s and 1980s, saw the state withdrawing from direct production activities</w:t>
      </w:r>
      <w:r w:rsidR="009A1FCE">
        <w:t xml:space="preserve">. </w:t>
      </w:r>
      <w:r w:rsidR="00A760F3">
        <w:t>A slow but regular trickle of privatizations ensued between 1975 and 2010</w:t>
      </w:r>
      <w:r w:rsidR="009A1FCE">
        <w:t xml:space="preserve"> </w:t>
      </w:r>
      <w:r w:rsidR="00D37CF7">
        <w:fldChar w:fldCharType="begin"/>
      </w:r>
      <w:r w:rsidR="00D37CF7">
        <w:instrText xml:space="preserve"> ADDIN EN.CITE &lt;EndNote&gt;&lt;Cite&gt;&lt;Author&gt;Hardiman&lt;/Author&gt;&lt;Year&gt;2014&lt;/Year&gt;&lt;RecNum&gt;4658&lt;/RecNum&gt;&lt;DisplayText&gt;(Hardiman et al., 2014)&lt;/DisplayText&gt;&lt;record&gt;&lt;rec-number&gt;4658&lt;/rec-number&gt;&lt;foreign-keys&gt;&lt;key app="EN" db-id="z9vtw99svpvzrmewp2e5e0sfz2a25a509zpe"&gt;4658&lt;/key&gt;&lt;/foreign-keys&gt;&lt;ref-type name="Web Page"&gt;12&lt;/ref-type&gt;&lt;contributors&gt;&lt;authors&gt;&lt;author&gt;Hardiman, Niamh&lt;/author&gt;&lt;author&gt;MacCarthaigh, Muiris&lt;/author&gt;&lt;author&gt;Scott, Colin&lt;/author&gt;&lt;/authors&gt;&lt;/contributors&gt;&lt;titles&gt;&lt;title&gt;Irish State Administration Database&lt;/title&gt;&lt;/titles&gt;&lt;keywords&gt;&lt;keyword&gt;Ireland&lt;/keyword&gt;&lt;keyword&gt;database&lt;/keyword&gt;&lt;/keywords&gt;&lt;dates&gt;&lt;year&gt;2014&lt;/year&gt;&lt;/dates&gt;&lt;isbn&gt;Funded by the Irish Research Council&lt;/isbn&gt;&lt;urls&gt;&lt;related-urls&gt;&lt;url&gt;www.isad.ie&lt;/url&gt;&lt;/related-urls&gt;&lt;/urls&gt;&lt;/record&gt;&lt;/Cite&gt;&lt;/EndNote&gt;</w:instrText>
      </w:r>
      <w:r w:rsidR="00D37CF7">
        <w:fldChar w:fldCharType="separate"/>
      </w:r>
      <w:r w:rsidR="00D37CF7">
        <w:rPr>
          <w:noProof/>
        </w:rPr>
        <w:t>(</w:t>
      </w:r>
      <w:hyperlink w:anchor="_ENREF_39" w:tooltip="Hardiman, 2014 #4658" w:history="1">
        <w:r w:rsidR="00DE2306">
          <w:rPr>
            <w:noProof/>
          </w:rPr>
          <w:t>Hardiman et al., 2014</w:t>
        </w:r>
      </w:hyperlink>
      <w:r w:rsidR="00D37CF7">
        <w:rPr>
          <w:noProof/>
        </w:rPr>
        <w:t>)</w:t>
      </w:r>
      <w:r w:rsidR="00D37CF7">
        <w:fldChar w:fldCharType="end"/>
      </w:r>
      <w:r w:rsidR="009A1FCE">
        <w:t>.</w:t>
      </w:r>
      <w:r w:rsidR="00A760F3">
        <w:t xml:space="preserve"> In parallel, a</w:t>
      </w:r>
      <w:r w:rsidR="0033298D">
        <w:t xml:space="preserve"> </w:t>
      </w:r>
      <w:r w:rsidR="001C316B">
        <w:t>tax-incentivized growth strategy</w:t>
      </w:r>
      <w:r w:rsidR="00864D2E">
        <w:t>,</w:t>
      </w:r>
      <w:r w:rsidR="001C316B">
        <w:t xml:space="preserve"> based on attracting foreign direct investment, </w:t>
      </w:r>
      <w:r w:rsidR="00A760F3">
        <w:t>had evolved from the 1950s onward; this</w:t>
      </w:r>
      <w:r w:rsidR="0033298D">
        <w:t xml:space="preserve"> made</w:t>
      </w:r>
      <w:r w:rsidR="001C316B">
        <w:t xml:space="preserve"> </w:t>
      </w:r>
      <w:r w:rsidR="00864D2E">
        <w:t>Ireland</w:t>
      </w:r>
      <w:r w:rsidR="001C316B">
        <w:t xml:space="preserve"> one of the most open economies in the world. </w:t>
      </w:r>
    </w:p>
    <w:p w14:paraId="134A8956" w14:textId="76B54408" w:rsidR="00C436EE" w:rsidRDefault="00FA0C3C" w:rsidP="00A67189">
      <w:r>
        <w:t xml:space="preserve">Ireland is therefore often seen as a clear instance of a liberal market economy </w:t>
      </w:r>
      <w:r w:rsidR="00D37CF7">
        <w:fldChar w:fldCharType="begin"/>
      </w:r>
      <w:r w:rsidR="00D37CF7">
        <w:instrText xml:space="preserve"> ADDIN EN.CITE &lt;EndNote&gt;&lt;Cite&gt;&lt;Author&gt;Hall&lt;/Author&gt;&lt;Year&gt;2001&lt;/Year&gt;&lt;RecNum&gt;235&lt;/RecNum&gt;&lt;DisplayText&gt;(Hall and Soskice, 2001)&lt;/DisplayText&gt;&lt;record&gt;&lt;rec-number&gt;235&lt;/rec-number&gt;&lt;foreign-keys&gt;&lt;key app="EN" db-id="z9vtw99svpvzrmewp2e5e0sfz2a25a509zpe"&gt;235&lt;/key&gt;&lt;/foreign-keys&gt;&lt;ref-type name="Book Section"&gt;5&lt;/ref-type&gt;&lt;contributors&gt;&lt;authors&gt;&lt;author&gt;Hall, Peter A.&lt;/author&gt;&lt;author&gt;Soskice, David&lt;/author&gt;&lt;/authors&gt;&lt;secondary-authors&gt;&lt;author&gt;Hall, Peter A.&lt;/author&gt;&lt;author&gt;Soskice, David&lt;/author&gt;&lt;/secondary-authors&gt;&lt;/contributors&gt;&lt;titles&gt;&lt;title&gt;An Introduction to Varieties of Capitalism&lt;/title&gt;&lt;secondary-title&gt;Varieties of Capitalism: the Institutional Foundations of Comparative Advantage&lt;/secondary-title&gt;&lt;/titles&gt;&lt;pages&gt;1-70&lt;/pages&gt;&lt;keywords&gt;&lt;keyword&gt;varieties of capitalism&lt;/keyword&gt;&lt;/keywords&gt;&lt;dates&gt;&lt;year&gt;2001&lt;/year&gt;&lt;/dates&gt;&lt;pub-location&gt;Oxford&lt;/pub-location&gt;&lt;publisher&gt;Oxford University Press&lt;/publisher&gt;&lt;urls&gt;&lt;/urls&gt;&lt;/record&gt;&lt;/Cite&gt;&lt;/EndNote&gt;</w:instrText>
      </w:r>
      <w:r w:rsidR="00D37CF7">
        <w:fldChar w:fldCharType="separate"/>
      </w:r>
      <w:r w:rsidR="00D37CF7">
        <w:rPr>
          <w:noProof/>
        </w:rPr>
        <w:t>(</w:t>
      </w:r>
      <w:hyperlink w:anchor="_ENREF_33" w:tooltip="Hall, 2001 #235" w:history="1">
        <w:r w:rsidR="00DE2306">
          <w:rPr>
            <w:noProof/>
          </w:rPr>
          <w:t>Hall and Soskice, 2001</w:t>
        </w:r>
      </w:hyperlink>
      <w:r w:rsidR="00D37CF7">
        <w:rPr>
          <w:noProof/>
        </w:rPr>
        <w:t>)</w:t>
      </w:r>
      <w:r w:rsidR="00D37CF7">
        <w:fldChar w:fldCharType="end"/>
      </w:r>
      <w:r>
        <w:t xml:space="preserve">. </w:t>
      </w:r>
      <w:r w:rsidR="009C52C9">
        <w:t xml:space="preserve">And yet the older strong </w:t>
      </w:r>
      <w:r w:rsidR="00CD1D70">
        <w:t xml:space="preserve">activist </w:t>
      </w:r>
      <w:r w:rsidR="009C52C9">
        <w:t>stat</w:t>
      </w:r>
      <w:r w:rsidR="00CD1D70">
        <w:t>e</w:t>
      </w:r>
      <w:r w:rsidR="009C52C9">
        <w:t xml:space="preserve"> stance was not abandoned; rather, it changed shape and direction</w:t>
      </w:r>
      <w:r w:rsidR="006F4268">
        <w:t xml:space="preserve">. The key institution behind Ireland’s industrial policy was not a government Department but a state agency, the Industrial Development Authority (IDA). Originally established in 1949, it had considerable operating autonomy. Over time, it developed a highly activist role in both soliciting international investors and in facilitating relationships between investors and the range of domestic actors and services needed to bed down new economic activities. Irish industrial development policy came to be seen as developmental, but ‘flexible’, working with not against market incentives, facilitating the connection between ‘global’ actors and local economic </w:t>
      </w:r>
      <w:r w:rsidR="009B4018">
        <w:t>condition</w:t>
      </w:r>
      <w:r w:rsidR="006F4268">
        <w:t xml:space="preserve">s </w:t>
      </w:r>
      <w:r w:rsidR="00D37CF7">
        <w:fldChar w:fldCharType="begin">
          <w:fldData xml:space="preserve">PEVuZE5vdGU+PENpdGU+PEF1dGhvcj7DkyBSaWFpbjwvQXV0aG9yPjxZZWFyPjIwMDQ8L1llYXI+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</w:fldData>
        </w:fldChar>
      </w:r>
      <w:r w:rsidR="00016907">
        <w:instrText xml:space="preserve"> ADDIN EN.CITE </w:instrText>
      </w:r>
      <w:r w:rsidR="00016907">
        <w:fldChar w:fldCharType="begin">
          <w:fldData xml:space="preserve">PEVuZE5vdGU+PENpdGU+PEF1dGhvcj7DkyBSaWFpbjwvQXV0aG9yPjxZZWFyPjIwMDQ8L1llYXI+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</w:fldData>
        </w:fldChar>
      </w:r>
      <w:r w:rsidR="00016907">
        <w:instrText xml:space="preserve"> ADDIN EN.CITE.DATA </w:instrText>
      </w:r>
      <w:r w:rsidR="00016907">
        <w:fldChar w:fldCharType="end"/>
      </w:r>
      <w:r w:rsidR="00D37CF7">
        <w:fldChar w:fldCharType="separate"/>
      </w:r>
      <w:r w:rsidR="00016907">
        <w:rPr>
          <w:noProof/>
        </w:rPr>
        <w:t>(</w:t>
      </w:r>
      <w:hyperlink w:anchor="_ENREF_70" w:tooltip="Ó Riain, 2004 #966" w:history="1">
        <w:r w:rsidR="00DE2306">
          <w:rPr>
            <w:noProof/>
          </w:rPr>
          <w:t>Ó Riain, 2004</w:t>
        </w:r>
      </w:hyperlink>
      <w:r w:rsidR="00016907">
        <w:rPr>
          <w:noProof/>
        </w:rPr>
        <w:t xml:space="preserve">, </w:t>
      </w:r>
      <w:hyperlink w:anchor="_ENREF_69" w:tooltip="Ó Riain, 2000 #1579" w:history="1">
        <w:r w:rsidR="00DE2306">
          <w:rPr>
            <w:noProof/>
          </w:rPr>
          <w:t>Ó Riain, 2000</w:t>
        </w:r>
      </w:hyperlink>
      <w:r w:rsidR="00016907">
        <w:rPr>
          <w:noProof/>
        </w:rPr>
        <w:t xml:space="preserve">, </w:t>
      </w:r>
      <w:hyperlink w:anchor="_ENREF_5" w:tooltip="Barry, 2007 #2592" w:history="1">
        <w:r w:rsidR="00DE2306">
          <w:rPr>
            <w:noProof/>
          </w:rPr>
          <w:t>Barry, 2007</w:t>
        </w:r>
      </w:hyperlink>
      <w:r w:rsidR="00016907">
        <w:rPr>
          <w:noProof/>
        </w:rPr>
        <w:t>)</w:t>
      </w:r>
      <w:r w:rsidR="00D37CF7">
        <w:fldChar w:fldCharType="end"/>
      </w:r>
      <w:r w:rsidR="006F4268">
        <w:t xml:space="preserve">. </w:t>
      </w:r>
      <w:r w:rsidR="00F10B98">
        <w:t xml:space="preserve">The IDA proved highly successful in its remit. Criticism of its relative lack of interest in developing domestic industry resulted in shifts in the reconfiguration of industrial development bodies during the 1990s </w:t>
      </w:r>
      <w:r w:rsidR="00D37CF7">
        <w:fldChar w:fldCharType="begin"/>
      </w:r>
      <w:r w:rsidR="00D37CF7">
        <w:instrText xml:space="preserve"> ADDIN EN.CITE &lt;EndNote&gt;&lt;Cite&gt;&lt;Author&gt;Hardiman&lt;/Author&gt;&lt;Year&gt;2014&lt;/Year&gt;&lt;RecNum&gt;4658&lt;/RecNum&gt;&lt;DisplayText&gt;(Hardiman et al., 2014)&lt;/DisplayText&gt;&lt;record&gt;&lt;rec-number&gt;4658&lt;/rec-number&gt;&lt;foreign-keys&gt;&lt;key app="EN" db-id="z9vtw99svpvzrmewp2e5e0sfz2a25a509zpe"&gt;4658&lt;/key&gt;&lt;/foreign-keys&gt;&lt;ref-type name="Web Page"&gt;12&lt;/ref-type&gt;&lt;contributors&gt;&lt;authors&gt;&lt;author&gt;Hardiman, Niamh&lt;/author&gt;&lt;author&gt;MacCarthaigh, Muiris&lt;/author&gt;&lt;author&gt;Scott, Colin&lt;/author&gt;&lt;/authors&gt;&lt;/contributors&gt;&lt;titles&gt;&lt;title&gt;Irish State Administration Database&lt;/title&gt;&lt;/titles&gt;&lt;keywords&gt;&lt;keyword&gt;Ireland&lt;/keyword&gt;&lt;keyword&gt;database&lt;/keyword&gt;&lt;/keywords&gt;&lt;dates&gt;&lt;year&gt;2014&lt;/year&gt;&lt;/dates&gt;&lt;isbn&gt;Funded by the Irish Research Council&lt;/isbn&gt;&lt;urls&gt;&lt;related-urls&gt;&lt;url&gt;www.isad.ie&lt;/url&gt;&lt;/related-urls&gt;&lt;/urls&gt;&lt;/record&gt;&lt;/Cite&gt;&lt;/EndNote&gt;</w:instrText>
      </w:r>
      <w:r w:rsidR="00D37CF7">
        <w:fldChar w:fldCharType="separate"/>
      </w:r>
      <w:r w:rsidR="00D37CF7">
        <w:rPr>
          <w:noProof/>
        </w:rPr>
        <w:t>(</w:t>
      </w:r>
      <w:hyperlink w:anchor="_ENREF_39" w:tooltip="Hardiman, 2014 #4658" w:history="1">
        <w:r w:rsidR="00DE2306">
          <w:rPr>
            <w:noProof/>
          </w:rPr>
          <w:t>Hardiman et al., 2014</w:t>
        </w:r>
      </w:hyperlink>
      <w:r w:rsidR="00D37CF7">
        <w:rPr>
          <w:noProof/>
        </w:rPr>
        <w:t>)</w:t>
      </w:r>
      <w:r w:rsidR="00D37CF7">
        <w:fldChar w:fldCharType="end"/>
      </w:r>
      <w:r w:rsidR="00F10B98">
        <w:t>. But the contention that Ireland remain</w:t>
      </w:r>
      <w:r w:rsidR="005F3BD7">
        <w:t>s</w:t>
      </w:r>
      <w:r w:rsidR="00F10B98">
        <w:t xml:space="preserve"> over-reliant on FDI, with the IDA as its champion, is never entirely put to rest. </w:t>
      </w:r>
    </w:p>
    <w:p w14:paraId="67632F4C" w14:textId="30164788" w:rsidR="00937C4D" w:rsidRDefault="009C1EBF" w:rsidP="00937C4D">
      <w:r>
        <w:t xml:space="preserve">As in other European countries, </w:t>
      </w:r>
      <w:r w:rsidR="003872EA">
        <w:t>Ireland displayed</w:t>
      </w:r>
      <w:r w:rsidR="00AF46CD">
        <w:t xml:space="preserve"> a rise in the ‘regulatory state’ alongside the decline in </w:t>
      </w:r>
      <w:r w:rsidR="003872EA">
        <w:t xml:space="preserve">direct </w:t>
      </w:r>
      <w:r w:rsidR="00AF46CD">
        <w:t>productivist state activities</w:t>
      </w:r>
      <w:r>
        <w:t>. Indeed, a</w:t>
      </w:r>
      <w:r w:rsidR="00937C4D">
        <w:t xml:space="preserve">s Figure 3 shows, </w:t>
      </w:r>
      <w:r>
        <w:t>regulatory agencies, along with delivery and advisory bodies, account for a disproportionate share of the increase in the number of agencies since 1990</w:t>
      </w:r>
      <w:r w:rsidR="00937C4D">
        <w:t xml:space="preserve">. </w:t>
      </w:r>
    </w:p>
    <w:p w14:paraId="631A6A39" w14:textId="1A60CB5D" w:rsidR="00937C4D" w:rsidRDefault="00937C4D" w:rsidP="00937C4D">
      <w:r>
        <w:t>Figure 3. State agencies by function</w:t>
      </w:r>
    </w:p>
    <w:p w14:paraId="0769F0F7" w14:textId="22958302" w:rsidR="00937C4D" w:rsidRDefault="00937C4D" w:rsidP="00937C4D">
      <w:r>
        <w:t xml:space="preserve">Many of the regulatory </w:t>
      </w:r>
      <w:r w:rsidR="003809CC">
        <w:t>agencies</w:t>
      </w:r>
      <w:r>
        <w:t xml:space="preserve"> </w:t>
      </w:r>
      <w:r w:rsidR="00723E3D">
        <w:t xml:space="preserve">were set up </w:t>
      </w:r>
      <w:r w:rsidR="009E0266">
        <w:t>to comply with</w:t>
      </w:r>
      <w:r>
        <w:t xml:space="preserve"> EU</w:t>
      </w:r>
      <w:r w:rsidR="00723E3D">
        <w:t xml:space="preserve"> requirements</w:t>
      </w:r>
      <w:r>
        <w:t xml:space="preserve">, but the proliferation of discrete bodies in Ireland was unusual. Delivery bodies include organizations providing educational services, implementation of commitments to policies such as active citizenship and sustainable housing, as well as commercial state enterprises. Advisory bodies include agencies set up to monitor government policy, such as the Irish Fiscal Advisory Council, as well as agencies providing a link between civil society organizations and government policy, such as the National Economic and Social Council and other tripartite social partnership bodies. </w:t>
      </w:r>
    </w:p>
    <w:p w14:paraId="1EA8A413" w14:textId="44274256" w:rsidR="00A67189" w:rsidRDefault="005C4962" w:rsidP="00A67189">
      <w:r>
        <w:t xml:space="preserve">The delegation of authority to </w:t>
      </w:r>
      <w:r w:rsidR="00AA5628">
        <w:t xml:space="preserve">regulatory </w:t>
      </w:r>
      <w:r w:rsidR="00D56CDC">
        <w:t xml:space="preserve">and other </w:t>
      </w:r>
      <w:r w:rsidR="00AA5628">
        <w:t>authorities</w:t>
      </w:r>
      <w:r>
        <w:t xml:space="preserve"> has become</w:t>
      </w:r>
      <w:r w:rsidR="0041562B">
        <w:t xml:space="preserve"> standard practice for bodies that need</w:t>
      </w:r>
      <w:r>
        <w:t xml:space="preserve"> to display a credible commitment t</w:t>
      </w:r>
      <w:r w:rsidR="00AA5628">
        <w:t xml:space="preserve">o independence from government. But if such agencies are kept at arm’s-length from government policy, and if clear policy oversight is not maintained, perverse consequences may ensue. Arguably, the poor oversight of agencies noted in the preceding section contributed to policy drift prior to the crisis. For example, Ireland followed the British preference for ‘light-touch’ financial regulation, but in the Irish case, the Financial Regulator was in effect exercising little or no active regulation at all </w:t>
      </w:r>
      <w:r w:rsidR="00D37CF7">
        <w:fldChar w:fldCharType="begin">
          <w:fldData xml:space="preserve">PEVuZE5vdGU+PENpdGU+PEF1dGhvcj5DbGFya2U8L0F1dGhvcj48WWVhcj4yMDEyPC9ZZWFyPjxS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</w:fldData>
        </w:fldChar>
      </w:r>
      <w:r w:rsidR="00D37CF7">
        <w:instrText xml:space="preserve"> ADDIN EN.CITE </w:instrText>
      </w:r>
      <w:r w:rsidR="00D37CF7">
        <w:fldChar w:fldCharType="begin">
          <w:fldData xml:space="preserve">PEVuZE5vdGU+PENpdGU+PEF1dGhvcj5DbGFya2U8L0F1dGhvcj48WWVhcj4yMDEyPC9ZZWFyPjxS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</w:fldData>
        </w:fldChar>
      </w:r>
      <w:r w:rsidR="00D37CF7">
        <w:instrText xml:space="preserve"> ADDIN EN.CITE.DATA </w:instrText>
      </w:r>
      <w:r w:rsidR="00D37CF7">
        <w:fldChar w:fldCharType="end"/>
      </w:r>
      <w:r w:rsidR="00D37CF7">
        <w:fldChar w:fldCharType="separate"/>
      </w:r>
      <w:r w:rsidR="00D37CF7">
        <w:rPr>
          <w:noProof/>
        </w:rPr>
        <w:t>(</w:t>
      </w:r>
      <w:hyperlink w:anchor="_ENREF_16" w:tooltip="Clarke, 2012 #5877" w:history="1">
        <w:r w:rsidR="00DE2306">
          <w:rPr>
            <w:noProof/>
          </w:rPr>
          <w:t>Clarke and Hardiman, 2012</w:t>
        </w:r>
      </w:hyperlink>
      <w:r w:rsidR="00D37CF7">
        <w:rPr>
          <w:noProof/>
        </w:rPr>
        <w:t xml:space="preserve">, </w:t>
      </w:r>
      <w:hyperlink w:anchor="_ENREF_68" w:tooltip="O Riain, 2012 #6772" w:history="1">
        <w:r w:rsidR="00DE2306">
          <w:rPr>
            <w:noProof/>
          </w:rPr>
          <w:t>O Riain, 2012</w:t>
        </w:r>
      </w:hyperlink>
      <w:r w:rsidR="00D37CF7">
        <w:rPr>
          <w:noProof/>
        </w:rPr>
        <w:t xml:space="preserve">, </w:t>
      </w:r>
      <w:hyperlink w:anchor="_ENREF_45" w:tooltip="Honohan, 2010 #4321" w:history="1">
        <w:r w:rsidR="00DE2306">
          <w:rPr>
            <w:noProof/>
          </w:rPr>
          <w:t>Honohan, 2010</w:t>
        </w:r>
      </w:hyperlink>
      <w:r w:rsidR="00D37CF7">
        <w:rPr>
          <w:noProof/>
        </w:rPr>
        <w:t>)</w:t>
      </w:r>
      <w:r w:rsidR="00D37CF7">
        <w:fldChar w:fldCharType="end"/>
      </w:r>
      <w:r w:rsidR="00DB7FE4">
        <w:t xml:space="preserve">. The Irish banks went on to suffer one of the worst-ever banking crises, and the liabilities were disproportionately borne by the Irish taxpayers </w:t>
      </w:r>
      <w:r w:rsidR="00D37CF7">
        <w:fldChar w:fldCharType="begin"/>
      </w:r>
      <w:r w:rsidR="00D37CF7">
        <w:instrText xml:space="preserve"> ADDIN EN.CITE &lt;EndNote&gt;&lt;Cite&gt;&lt;Author&gt;Woll&lt;/Author&gt;&lt;Year&gt;2014&lt;/Year&gt;&lt;RecNum&gt;7197&lt;/RecNum&gt;&lt;DisplayText&gt;(Woll, 2014)&lt;/DisplayText&gt;&lt;record&gt;&lt;rec-number&gt;7197&lt;/rec-number&gt;&lt;foreign-keys&gt;&lt;key app="EN" db-id="z9vtw99svpvzrmewp2e5e0sfz2a25a509zpe"&gt;7197&lt;/key&gt;&lt;/foreign-keys&gt;&lt;ref-type name="Book"&gt;6&lt;/ref-type&gt;&lt;contributors&gt;&lt;authors&gt;&lt;author&gt;Woll, Cornelia&lt;/author&gt;&lt;/authors&gt;&lt;/contributors&gt;&lt;titles&gt;&lt;title&gt;The Power of Inaction: Bank Bailouts in Comparison&lt;/title&gt;&lt;/titles&gt;&lt;keywords&gt;&lt;keyword&gt;bank bailout&lt;/keyword&gt;&lt;keyword&gt;financial crisis&lt;/keyword&gt;&lt;keyword&gt;USA&lt;/keyword&gt;&lt;keyword&gt;UK&lt;/keyword&gt;&lt;keyword&gt;France&lt;/keyword&gt;&lt;keyword&gt;Germany&lt;/keyword&gt;&lt;keyword&gt;Ireland&lt;/keyword&gt;&lt;keyword&gt;Denmark&lt;/keyword&gt;&lt;/keywords&gt;&lt;dates&gt;&lt;year&gt;2014&lt;/year&gt;&lt;/dates&gt;&lt;pub-location&gt;Ithaca, NY&lt;/pub-location&gt;&lt;publisher&gt;Cornell University Press&lt;/publisher&gt;&lt;urls&gt;&lt;/urls&gt;&lt;/record&gt;&lt;/Cite&gt;&lt;/EndNote&gt;</w:instrText>
      </w:r>
      <w:r w:rsidR="00D37CF7">
        <w:fldChar w:fldCharType="separate"/>
      </w:r>
      <w:r w:rsidR="00D37CF7">
        <w:rPr>
          <w:noProof/>
        </w:rPr>
        <w:t>(</w:t>
      </w:r>
      <w:hyperlink w:anchor="_ENREF_94" w:tooltip="Woll, 2014 #7197" w:history="1">
        <w:r w:rsidR="00DE2306">
          <w:rPr>
            <w:noProof/>
          </w:rPr>
          <w:t>Woll, 2014</w:t>
        </w:r>
      </w:hyperlink>
      <w:r w:rsidR="00D37CF7">
        <w:rPr>
          <w:noProof/>
        </w:rPr>
        <w:t>)</w:t>
      </w:r>
      <w:r w:rsidR="00D37CF7">
        <w:fldChar w:fldCharType="end"/>
      </w:r>
      <w:r w:rsidR="00DB7FE4">
        <w:t xml:space="preserve">. </w:t>
      </w:r>
      <w:r w:rsidR="00B0661C">
        <w:t>And Irish governments proved highly resistant to nationalization as a solution, even a temporary solut</w:t>
      </w:r>
      <w:r w:rsidR="00D56CDC">
        <w:t>ion to crisis on such a scale. Yet i</w:t>
      </w:r>
      <w:r w:rsidR="00B0661C">
        <w:t xml:space="preserve">t seems that </w:t>
      </w:r>
      <w:r w:rsidR="00D56CDC">
        <w:t xml:space="preserve">Irish politicians always preferred </w:t>
      </w:r>
      <w:r w:rsidR="00B0661C">
        <w:t xml:space="preserve">arm’s-length institutional solutions, for example in the design of the National Asset Management Agency (NAMA), the agency charged with taking over property development loans from Irish banks in return for government bonds. </w:t>
      </w:r>
      <w:r w:rsidR="00D56CDC">
        <w:t>To take another example of delegated authority:</w:t>
      </w:r>
      <w:r w:rsidR="00DB7FE4">
        <w:t xml:space="preserve"> while the social partnership institutions had contributed to patching up some shortcomings in policy-making and implementation during the 1990s, the weight </w:t>
      </w:r>
      <w:r w:rsidR="00C03267">
        <w:t xml:space="preserve">government accorded to </w:t>
      </w:r>
      <w:r w:rsidR="005E3A1F">
        <w:t xml:space="preserve">the preferences of the </w:t>
      </w:r>
      <w:r w:rsidR="00DB7FE4">
        <w:t>public sector unions</w:t>
      </w:r>
      <w:r w:rsidR="005E3A1F">
        <w:t xml:space="preserve"> </w:t>
      </w:r>
      <w:r w:rsidR="00D56CDC">
        <w:t xml:space="preserve">can be argued to have </w:t>
      </w:r>
      <w:r w:rsidR="005E3A1F">
        <w:t xml:space="preserve">contributed to </w:t>
      </w:r>
      <w:r w:rsidR="00D56CDC">
        <w:t xml:space="preserve">the implementation of </w:t>
      </w:r>
      <w:r w:rsidR="005E3A1F">
        <w:t xml:space="preserve">pro-cyclical fiscal policies during the 2000s </w:t>
      </w:r>
      <w:r w:rsidR="00D37CF7">
        <w:fldChar w:fldCharType="begin"/>
      </w:r>
      <w:r w:rsidR="00D37CF7">
        <w:instrText xml:space="preserve"> ADDIN EN.CITE &lt;EndNote&gt;&lt;Cite&gt;&lt;Author&gt;Hardiman&lt;/Author&gt;&lt;Year&gt;2012&lt;/Year&gt;&lt;RecNum&gt;3944&lt;/RecNum&gt;&lt;DisplayText&gt;(Hardiman et al., 2012, Regan, 2012)&lt;/DisplayText&gt;&lt;record&gt;&lt;rec-number&gt;3944&lt;/rec-number&gt;&lt;foreign-keys&gt;&lt;key app="EN" db-id="z9vtw99svpvzrmewp2e5e0sfz2a25a509zpe"&gt;3944&lt;/key&gt;&lt;/foreign-keys&gt;&lt;ref-type name="Book Section"&gt;5&lt;/ref-type&gt;&lt;contributors&gt;&lt;authors&gt;&lt;author&gt;Hardiman, Niamh&lt;/author&gt;&lt;author&gt;Regan, Aidan&lt;/author&gt;&lt;author&gt;Shayne, Mary&lt;/author&gt;&lt;/authors&gt;&lt;secondary-authors&gt;&lt;author&gt;MacCarthaigh, Muiris&lt;/author&gt;&lt;author&gt;O&amp;apos;Malley, Eoin&lt;/author&gt;&lt;/secondary-authors&gt;&lt;/contributors&gt;&lt;titles&gt;&lt;title&gt;The Core Executive and Policy Coordination&lt;/title&gt;&lt;secondary-title&gt;Governing Ireland: From Cabinet Government to Delegated Governance&lt;/secondary-title&gt;&lt;/titles&gt;&lt;pages&gt;106-127&lt;/pages&gt;&lt;section&gt;6&lt;/section&gt;&lt;keywords&gt;&lt;keyword&gt;Ireland&lt;/keyword&gt;&lt;keyword&gt;public administration&lt;/keyword&gt;&lt;keyword&gt;policy change&lt;/keyword&gt;&lt;/keywords&gt;&lt;dates&gt;&lt;year&gt;2012&lt;/year&gt;&lt;/dates&gt;&lt;pub-location&gt;Dublin&lt;/pub-location&gt;&lt;publisher&gt;IPA&lt;/publisher&gt;&lt;urls&gt;&lt;/urls&gt;&lt;/record&gt;&lt;/Cite&gt;&lt;Cite&gt;&lt;Author&gt;Regan&lt;/Author&gt;&lt;Year&gt;2012&lt;/Year&gt;&lt;RecNum&gt;6180&lt;/RecNum&gt;&lt;record&gt;&lt;rec-number&gt;6180&lt;/rec-number&gt;&lt;foreign-keys&gt;&lt;key app="EN" db-id="z9vtw99svpvzrmewp2e5e0sfz2a25a509zpe"&gt;6180&lt;/key&gt;&lt;/foreign-keys&gt;&lt;ref-type name="Journal Article"&gt;17&lt;/ref-type&gt;&lt;contributors&gt;&lt;authors&gt;&lt;author&gt;Regan, Aidan&lt;/author&gt;&lt;/authors&gt;&lt;/contributors&gt;&lt;titles&gt;&lt;title&gt;The Political Economy of Social Pacts in the EMU: Irish Liberal Market Corporatism In Crisis&lt;/title&gt;&lt;secondary-title&gt;New Political Economy&lt;/secondary-title&gt;&lt;/titles&gt;&lt;periodical&gt;&lt;full-title&gt;New Political Economy&lt;/full-title&gt;&lt;/periodical&gt;&lt;pages&gt;465-491&lt;/pages&gt;&lt;volume&gt;17&lt;/volume&gt;&lt;number&gt;4&lt;/number&gt;&lt;keywords&gt;&lt;keyword&gt;Ireland&lt;/keyword&gt;&lt;keyword&gt;social concertation&lt;/keyword&gt;&lt;keyword&gt;social pacts&lt;/keyword&gt;&lt;keyword&gt;EMUthe pol&lt;/keyword&gt;&lt;/keywords&gt;&lt;dates&gt;&lt;year&gt;2012&lt;/year&gt;&lt;pub-dates&gt;&lt;date&gt;September 2012&lt;/date&gt;&lt;/pub-dates&gt;&lt;/dates&gt;&lt;urls&gt;&lt;/urls&gt;&lt;/record&gt;&lt;/Cite&gt;&lt;/EndNote&gt;</w:instrText>
      </w:r>
      <w:r w:rsidR="00D37CF7">
        <w:fldChar w:fldCharType="separate"/>
      </w:r>
      <w:r w:rsidR="00D37CF7">
        <w:rPr>
          <w:noProof/>
        </w:rPr>
        <w:t>(</w:t>
      </w:r>
      <w:hyperlink w:anchor="_ENREF_40" w:tooltip="Hardiman, 2012 #3944" w:history="1">
        <w:r w:rsidR="00DE2306">
          <w:rPr>
            <w:noProof/>
          </w:rPr>
          <w:t>Hardiman et al., 2012</w:t>
        </w:r>
      </w:hyperlink>
      <w:r w:rsidR="00D37CF7">
        <w:rPr>
          <w:noProof/>
        </w:rPr>
        <w:t xml:space="preserve">, </w:t>
      </w:r>
      <w:hyperlink w:anchor="_ENREF_78" w:tooltip="Regan, 2012 #6180" w:history="1">
        <w:r w:rsidR="00DE2306">
          <w:rPr>
            <w:noProof/>
          </w:rPr>
          <w:t>Regan, 2012</w:t>
        </w:r>
      </w:hyperlink>
      <w:r w:rsidR="00D37CF7">
        <w:rPr>
          <w:noProof/>
        </w:rPr>
        <w:t>)</w:t>
      </w:r>
      <w:r w:rsidR="00D37CF7">
        <w:fldChar w:fldCharType="end"/>
      </w:r>
      <w:r w:rsidR="00C03267">
        <w:t xml:space="preserve">. </w:t>
      </w:r>
    </w:p>
    <w:p w14:paraId="30E5D9CE" w14:textId="495B9280" w:rsidR="00A67189" w:rsidRDefault="00CD5CB3" w:rsidP="00CD5CB3">
      <w:pPr>
        <w:pStyle w:val="Heading3"/>
      </w:pPr>
      <w:r>
        <w:t>T</w:t>
      </w:r>
      <w:r w:rsidR="00FE492D">
        <w:t xml:space="preserve">he </w:t>
      </w:r>
      <w:r w:rsidR="008D7A9D">
        <w:t xml:space="preserve">porous state: clientelism </w:t>
      </w:r>
    </w:p>
    <w:p w14:paraId="01C396CC" w14:textId="2D24F29B" w:rsidR="00A977A1" w:rsidRDefault="007E1D7D" w:rsidP="001A5EA8">
      <w:r>
        <w:t>The Irish state typically scores well on indicators of administrative competence and ‘impartiality’</w:t>
      </w:r>
      <w:r w:rsidR="00FB1EB6">
        <w:t xml:space="preserve">; but it scores considerably less well on indicators of perception of political corruption </w:t>
      </w:r>
      <w:r w:rsidR="00D37CF7">
        <w:fldChar w:fldCharType="begin"/>
      </w:r>
      <w:r w:rsidR="00D37CF7">
        <w:instrText xml:space="preserve"> ADDIN EN.CITE &lt;EndNote&gt;&lt;Cite&gt;&lt;Author&gt;Byrne&lt;/Author&gt;&lt;Year&gt;2012&lt;/Year&gt;&lt;RecNum&gt;5587&lt;/RecNum&gt;&lt;DisplayText&gt;(Byrne, 2012, Teorell et al., 2009)&lt;/DisplayText&gt;&lt;record&gt;&lt;rec-number&gt;5587&lt;/rec-number&gt;&lt;foreign-keys&gt;&lt;key app="EN" db-id="z9vtw99svpvzrmewp2e5e0sfz2a25a509zpe"&gt;5587&lt;/key&gt;&lt;/foreign-keys&gt;&lt;ref-type name="Book"&gt;6&lt;/ref-type&gt;&lt;contributors&gt;&lt;authors&gt;&lt;author&gt;Byrne, Elaine&lt;/author&gt;&lt;/authors&gt;&lt;/contributors&gt;&lt;titles&gt;&lt;title&gt;Political Corruption in Ireland 1922-2010: A Crooked Harp?&lt;/title&gt;&lt;/titles&gt;&lt;keywords&gt;&lt;keyword&gt;Ireland&lt;/keyword&gt;&lt;keyword&gt;corruption&lt;/keyword&gt;&lt;/keywords&gt;&lt;dates&gt;&lt;year&gt;2012&lt;/year&gt;&lt;/dates&gt;&lt;pub-location&gt;Manchester&lt;/pub-location&gt;&lt;publisher&gt;Manchester University Press&lt;/publisher&gt;&lt;urls&gt;&lt;/urls&gt;&lt;/record&gt;&lt;/Cite&gt;&lt;Cite&gt;&lt;Author&gt;Teorell&lt;/Author&gt;&lt;Year&gt;2009&lt;/Year&gt;&lt;RecNum&gt;3743&lt;/RecNum&gt;&lt;record&gt;&lt;rec-number&gt;3743&lt;/rec-number&gt;&lt;foreign-keys&gt;&lt;key app="EN" db-id="z9vtw99svpvzrmewp2e5e0sfz2a25a509zpe"&gt;3743&lt;/key&gt;&lt;/foreign-keys&gt;&lt;ref-type name="Online Database"&gt;45&lt;/ref-type&gt;&lt;contributors&gt;&lt;authors&gt;&lt;author&gt;Teorell, Jan&lt;/author&gt;&lt;author&gt;Charron, Nicholas&lt;/author&gt;&lt;author&gt;Samanni, Marcus&lt;/author&gt;&lt;author&gt;Holmberg, Sören&lt;/author&gt;&lt;author&gt;Rothstein, Bo&lt;/author&gt;&lt;/authors&gt;&lt;/contributors&gt;&lt;titles&gt;&lt;title&gt;The Quality of Government Dataset, version 17June09&lt;/title&gt;&lt;/titles&gt;&lt;keywords&gt;&lt;keyword&gt;database&lt;/keyword&gt;&lt;/keywords&gt;&lt;dates&gt;&lt;year&gt;2009&lt;/year&gt;&lt;/dates&gt;&lt;publisher&gt;University of Gothenburg: The Quality of Government Institute&lt;/publisher&gt;&lt;urls&gt;&lt;related-urls&gt;&lt;url&gt;http://www.qog.pol.gu.se&lt;/url&gt;&lt;/related-urls&gt;&lt;/urls&gt;&lt;/record&gt;&lt;/Cite&gt;&lt;/EndNote&gt;</w:instrText>
      </w:r>
      <w:r w:rsidR="00D37CF7">
        <w:fldChar w:fldCharType="separate"/>
      </w:r>
      <w:r w:rsidR="00D37CF7">
        <w:rPr>
          <w:noProof/>
        </w:rPr>
        <w:t>(</w:t>
      </w:r>
      <w:hyperlink w:anchor="_ENREF_12" w:tooltip="Byrne, 2012 #5587" w:history="1">
        <w:r w:rsidR="00DE2306">
          <w:rPr>
            <w:noProof/>
          </w:rPr>
          <w:t>Byrne, 2012</w:t>
        </w:r>
      </w:hyperlink>
      <w:r w:rsidR="00D37CF7">
        <w:rPr>
          <w:noProof/>
        </w:rPr>
        <w:t xml:space="preserve">, </w:t>
      </w:r>
      <w:hyperlink w:anchor="_ENREF_88" w:tooltip="Teorell, 2009 #3743" w:history="1">
        <w:r w:rsidR="00DE2306">
          <w:rPr>
            <w:noProof/>
          </w:rPr>
          <w:t>Teorell et al., 2009</w:t>
        </w:r>
      </w:hyperlink>
      <w:r w:rsidR="00D37CF7">
        <w:rPr>
          <w:noProof/>
        </w:rPr>
        <w:t>)</w:t>
      </w:r>
      <w:r w:rsidR="00D37CF7">
        <w:fldChar w:fldCharType="end"/>
      </w:r>
      <w:r w:rsidR="00FB1EB6">
        <w:t xml:space="preserve">. </w:t>
      </w:r>
      <w:r w:rsidR="00B7679B">
        <w:t xml:space="preserve">The IDA and its FDI-related activities are generally viewed </w:t>
      </w:r>
      <w:r w:rsidR="00E21D3D">
        <w:t>as relatively unproblematic.</w:t>
      </w:r>
      <w:r w:rsidR="00B376B3">
        <w:t xml:space="preserve"> But while most of the exporting activity in the Irish economy is concentrated in the FDI sector, most private sector employment is in enterprises</w:t>
      </w:r>
      <w:r w:rsidR="00E21D3D">
        <w:t xml:space="preserve"> </w:t>
      </w:r>
      <w:r w:rsidR="00B376B3">
        <w:t xml:space="preserve">that are small by international standards, and that operate mostly in the non-exporting domestic economy. </w:t>
      </w:r>
      <w:r w:rsidR="009F0880">
        <w:t xml:space="preserve">Problems involving political corruption have been clustered in areas such as the allocation of licenses for the conduct of particular kinds of commercial activity, control over regulation of land use, and the preferential allocation of </w:t>
      </w:r>
      <w:r w:rsidR="00E94F57">
        <w:t xml:space="preserve">public contracts to private firms </w:t>
      </w:r>
      <w:r w:rsidR="009E31B4">
        <w:t>that were known to make generous</w:t>
      </w:r>
      <w:r w:rsidR="00E94F57">
        <w:t xml:space="preserve"> political donations. </w:t>
      </w:r>
    </w:p>
    <w:p w14:paraId="5F1CED8E" w14:textId="6A33D707" w:rsidR="008E29FC" w:rsidRDefault="00311D64" w:rsidP="00A67189">
      <w:r>
        <w:t>The scale of political corruption can be difficult to pin down. It may be seen as one end of a spectrum of activity that extends back into clientelist methods of building up political support. An incorrupt public administration can coex</w:t>
      </w:r>
      <w:r w:rsidR="00AC747E">
        <w:t>ist with political practices of using state functions to build up political support. Among the perks of political office is the allocation of positions on the boards of state agencies</w:t>
      </w:r>
      <w:r w:rsidR="00AC1046">
        <w:t>, since these boards generally offer some remuneration and expenses to appointees</w:t>
      </w:r>
      <w:r w:rsidR="00AC747E">
        <w:t xml:space="preserve"> </w:t>
      </w:r>
      <w:r w:rsidR="00D37CF7">
        <w:fldChar w:fldCharType="begin"/>
      </w:r>
      <w:r w:rsidR="00D37CF7">
        <w:instrText xml:space="preserve"> ADDIN EN.CITE &lt;EndNote&gt;&lt;Cite&gt;&lt;Author&gt;Ó Riain&lt;/Author&gt;&lt;Year&gt;2014&lt;/Year&gt;&lt;RecNum&gt;6658&lt;/RecNum&gt;&lt;DisplayText&gt;(Ó Riain, 2014)&lt;/DisplayText&gt;&lt;record&gt;&lt;rec-number&gt;6658&lt;/rec-number&gt;&lt;foreign-keys&gt;&lt;key app="EN" db-id="z9vtw99svpvzrmewp2e5e0sfz2a25a509zpe"&gt;6658&lt;/key&gt;&lt;/foreign-keys&gt;&lt;ref-type name="Book"&gt;6&lt;/ref-type&gt;&lt;contributors&gt;&lt;authors&gt;&lt;author&gt;Ó Riain, Seán&lt;/author&gt;&lt;/authors&gt;&lt;/contributors&gt;&lt;titles&gt;&lt;title&gt;The Rise and Fall of Ireland&amp;apos;s Celtic Tiger&lt;/title&gt;&lt;/titles&gt;&lt;keywords&gt;&lt;keyword&gt;Ireland&lt;/keyword&gt;&lt;keyword&gt;Celtic Tiger&lt;/keyword&gt;&lt;keyword&gt;housing bubble&lt;/keyword&gt;&lt;keyword&gt;investment&lt;/keyword&gt;&lt;keyword&gt;development&lt;/keyword&gt;&lt;keyword&gt;growth&lt;/keyword&gt;&lt;keyword&gt;state and economy&lt;/keyword&gt;&lt;/keywords&gt;&lt;dates&gt;&lt;year&gt;2014&lt;/year&gt;&lt;/dates&gt;&lt;pub-location&gt;Cambridge&lt;/pub-location&gt;&lt;publisher&gt;Cambridge University Press&lt;/publisher&gt;&lt;urls&gt;&lt;/urls&gt;&lt;/record&gt;&lt;/Cite&gt;&lt;/EndNote&gt;</w:instrText>
      </w:r>
      <w:r w:rsidR="00D37CF7">
        <w:fldChar w:fldCharType="separate"/>
      </w:r>
      <w:r w:rsidR="00D37CF7">
        <w:rPr>
          <w:noProof/>
        </w:rPr>
        <w:t>(</w:t>
      </w:r>
      <w:hyperlink w:anchor="_ENREF_71" w:tooltip="Ó Riain, 2014 #6658" w:history="1">
        <w:r w:rsidR="00DE2306">
          <w:rPr>
            <w:noProof/>
          </w:rPr>
          <w:t>Ó Riain, 2014</w:t>
        </w:r>
      </w:hyperlink>
      <w:r w:rsidR="00D37CF7">
        <w:rPr>
          <w:noProof/>
        </w:rPr>
        <w:t>)</w:t>
      </w:r>
      <w:r w:rsidR="00D37CF7">
        <w:fldChar w:fldCharType="end"/>
      </w:r>
      <w:r w:rsidR="00AC747E">
        <w:t xml:space="preserve">. </w:t>
      </w:r>
      <w:r w:rsidR="00AC1046">
        <w:t xml:space="preserve">Comparative research suggests that the independence of state bodies depends less on statutory rules than on </w:t>
      </w:r>
      <w:r w:rsidR="008651A2">
        <w:t xml:space="preserve">extent to which </w:t>
      </w:r>
      <w:r w:rsidR="00AC1046">
        <w:t>the potential for political interference</w:t>
      </w:r>
      <w:r w:rsidR="008651A2">
        <w:t xml:space="preserve"> is curbed</w:t>
      </w:r>
      <w:r w:rsidR="00AC1046">
        <w:t xml:space="preserve">, particularly when it comes to making appointments to the board and management of those agencies </w:t>
      </w:r>
      <w:r w:rsidR="00DD4A3D">
        <w:fldChar w:fldCharType="begin"/>
      </w:r>
      <w:r w:rsidR="00DD4A3D">
        <w:instrText xml:space="preserve"> ADDIN EN.CITE &lt;EndNote&gt;&lt;Cite&gt;&lt;Author&gt;Ennser-Jedenastik&lt;/Author&gt;&lt;Year&gt;2014&lt;/Year&gt;&lt;RecNum&gt;7536&lt;/RecNum&gt;&lt;DisplayText&gt;(Ennser-Jedenastik, 2014)&lt;/DisplayText&gt;&lt;record&gt;&lt;rec-number&gt;7536&lt;/rec-number&gt;&lt;foreign-keys&gt;&lt;key app="EN" db-id="z9vtw99svpvzrmewp2e5e0sfz2a25a509zpe"&gt;7536&lt;/key&gt;&lt;/foreign-keys&gt;&lt;ref-type name="Journal Article"&gt;17&lt;/ref-type&gt;&lt;contributors&gt;&lt;authors&gt;&lt;author&gt;Ennser-Jedenastik, Laurenz&lt;/author&gt;&lt;/authors&gt;&lt;/contributors&gt;&lt;titles&gt;&lt;title&gt;Credibility Versus Control: Agency Independence and Partisan Influence in the Regulatory State&lt;/title&gt;&lt;secondary-title&gt;Comparative Political Studies&lt;/secondary-title&gt;&lt;/titles&gt;&lt;periodical&gt;&lt;full-title&gt;Comparative Political Studies&lt;/full-title&gt;&lt;/periodical&gt;&lt;keywords&gt;&lt;keyword&gt;public administration&lt;/keyword&gt;&lt;keyword&gt;state agencies&lt;/keyword&gt;&lt;keyword&gt;partisanship&lt;/keyword&gt;&lt;keyword&gt;regulation&lt;/keyword&gt;&lt;keyword&gt;credibility&lt;/keyword&gt;&lt;keyword&gt;regulatory governance&lt;/keyword&gt;&lt;/keywords&gt;&lt;dates&gt;&lt;year&gt;2014&lt;/year&gt;&lt;pub-dates&gt;&lt;date&gt;December 5, 2014&lt;/date&gt;&lt;/pub-dates&gt;&lt;/dates&gt;&lt;urls&gt;&lt;related-urls&gt;&lt;url&gt;http://cps.sagepub.com/content/early/2014/12/04/0010414014558259.abstract&lt;/url&gt;&lt;/related-urls&gt;&lt;/urls&gt;&lt;electronic-resource-num&gt;10.1177/0010414014558259&lt;/electronic-resource-num&gt;&lt;/record&gt;&lt;/Cite&gt;&lt;/EndNote&gt;</w:instrText>
      </w:r>
      <w:r w:rsidR="00DD4A3D">
        <w:fldChar w:fldCharType="separate"/>
      </w:r>
      <w:r w:rsidR="00DD4A3D">
        <w:rPr>
          <w:noProof/>
        </w:rPr>
        <w:t>(</w:t>
      </w:r>
      <w:hyperlink w:anchor="_ENREF_24" w:tooltip="Ennser-Jedenastik, 2014 #7536" w:history="1">
        <w:r w:rsidR="00DE2306">
          <w:rPr>
            <w:noProof/>
          </w:rPr>
          <w:t>Ennser-Jedenastik, 2014</w:t>
        </w:r>
      </w:hyperlink>
      <w:r w:rsidR="00DD4A3D">
        <w:rPr>
          <w:noProof/>
        </w:rPr>
        <w:t>)</w:t>
      </w:r>
      <w:r w:rsidR="00DD4A3D">
        <w:fldChar w:fldCharType="end"/>
      </w:r>
      <w:r w:rsidR="00AC1046">
        <w:t xml:space="preserve">. </w:t>
      </w:r>
    </w:p>
    <w:p w14:paraId="73D25386" w14:textId="145A9F95" w:rsidR="008E29FC" w:rsidRDefault="00A90B37" w:rsidP="00A67189">
      <w:r>
        <w:t xml:space="preserve">The discretionary role of governments in making appointments to </w:t>
      </w:r>
      <w:r w:rsidR="008651A2">
        <w:t xml:space="preserve">Irish </w:t>
      </w:r>
      <w:r>
        <w:t>state agencies is part of a wider phenomenon</w:t>
      </w:r>
      <w:r w:rsidRPr="00A90B37">
        <w:t xml:space="preserve"> </w:t>
      </w:r>
      <w:r>
        <w:t xml:space="preserve">of </w:t>
      </w:r>
      <w:r w:rsidR="000B3E8A">
        <w:t xml:space="preserve">the </w:t>
      </w:r>
      <w:r>
        <w:t xml:space="preserve">overspill of party politics into policy-making activities </w:t>
      </w:r>
      <w:r w:rsidR="00D37CF7">
        <w:fldChar w:fldCharType="begin"/>
      </w:r>
      <w:r w:rsidR="00D37CF7">
        <w:instrText xml:space="preserve"> ADDIN EN.CITE &lt;EndNote&gt;&lt;Cite&gt;&lt;Author&gt;Hardiman&lt;/Author&gt;&lt;Year&gt;2012&lt;/Year&gt;&lt;RecNum&gt;7539&lt;/RecNum&gt;&lt;DisplayText&gt;(Hardiman, 2012b)&lt;/DisplayText&gt;&lt;record&gt;&lt;rec-number&gt;7539&lt;/rec-number&gt;&lt;foreign-keys&gt;&lt;key app="EN" db-id="z9vtw99svpvzrmewp2e5e0sfz2a25a509zpe"&gt;7539&lt;/key&gt;&lt;/foreign-keys&gt;&lt;ref-type name="Book Section"&gt;5&lt;/ref-type&gt;&lt;contributors&gt;&lt;authors&gt;&lt;author&gt;Hardiman, Niamh&lt;/author&gt;&lt;/authors&gt;&lt;secondary-authors&gt;&lt;author&gt;Hardiman, Niamh&lt;/author&gt;&lt;/secondary-authors&gt;&lt;/contributors&gt;&lt;titles&gt;&lt;title&gt;Introduction: Profiling Irish Governance&lt;/title&gt;&lt;secondary-title&gt;Irish Governance in Crisis&lt;/secondary-title&gt;&lt;/titles&gt;&lt;pages&gt;1-22&lt;/pages&gt;&lt;section&gt;1&lt;/section&gt;&lt;dates&gt;&lt;year&gt;2012&lt;/year&gt;&lt;/dates&gt;&lt;pub-location&gt;Manchester&lt;/pub-location&gt;&lt;publisher&gt;Manchester University Press&lt;/publisher&gt;&lt;urls&gt;&lt;/urls&gt;&lt;/record&gt;&lt;/Cite&gt;&lt;/EndNote&gt;</w:instrText>
      </w:r>
      <w:r w:rsidR="00D37CF7">
        <w:fldChar w:fldCharType="separate"/>
      </w:r>
      <w:r w:rsidR="00D37CF7">
        <w:rPr>
          <w:noProof/>
        </w:rPr>
        <w:t>(</w:t>
      </w:r>
      <w:hyperlink w:anchor="_ENREF_36" w:tooltip="Hardiman, 2012 #7539" w:history="1">
        <w:r w:rsidR="00DE2306">
          <w:rPr>
            <w:noProof/>
          </w:rPr>
          <w:t>Hardiman, 2012b</w:t>
        </w:r>
      </w:hyperlink>
      <w:r w:rsidR="00D37CF7">
        <w:rPr>
          <w:noProof/>
        </w:rPr>
        <w:t>)</w:t>
      </w:r>
      <w:r w:rsidR="00D37CF7">
        <w:fldChar w:fldCharType="end"/>
      </w:r>
      <w:r w:rsidR="00100BB9">
        <w:t xml:space="preserve">. </w:t>
      </w:r>
      <w:r w:rsidR="001F5F3A">
        <w:t>An organizational approach reveals the scope for clientelist coalition-building within state agencies themselves.</w:t>
      </w:r>
    </w:p>
    <w:p w14:paraId="57A451AB" w14:textId="3F577E54" w:rsidR="003A2EB7" w:rsidRDefault="003A2EB7" w:rsidP="00A67189">
      <w:r>
        <w:t xml:space="preserve">In summary, we can see that the Irish state has featured somewhat contradictory tendencies </w:t>
      </w:r>
      <w:r w:rsidR="00A7612E">
        <w:t xml:space="preserve">that run in parallel to each other </w:t>
      </w:r>
      <w:r>
        <w:t xml:space="preserve">in several key areas of state functioning. The administrative apparatus of the state was expanded where it was considered necessary or appropriate to increase policy capacity. But overall control and integration </w:t>
      </w:r>
      <w:r w:rsidR="00A7612E">
        <w:t xml:space="preserve">of policy capacity </w:t>
      </w:r>
      <w:r>
        <w:t>was lac</w:t>
      </w:r>
      <w:r w:rsidR="00A7612E">
        <w:t>k</w:t>
      </w:r>
      <w:r>
        <w:t>ing. The ‘developmental state</w:t>
      </w:r>
      <w:r w:rsidR="004B03F7">
        <w:t>’</w:t>
      </w:r>
      <w:r>
        <w:t xml:space="preserve"> took a strong role in supporting FDI-led growth. But it was poorly integrated with the development of indigenous firms</w:t>
      </w:r>
      <w:r w:rsidR="00F10B98">
        <w:t>. M</w:t>
      </w:r>
      <w:r>
        <w:t xml:space="preserve">eanwhile, the state bodies responsible for regulatory oversight of a highly exposed economy were in thrall to the logic of minimal intervention and the self-regulating market. </w:t>
      </w:r>
      <w:r w:rsidR="00150100">
        <w:t xml:space="preserve">And while the administrative </w:t>
      </w:r>
      <w:r w:rsidR="00C236E1">
        <w:t>capacity</w:t>
      </w:r>
      <w:r w:rsidR="00150100">
        <w:t xml:space="preserve"> of</w:t>
      </w:r>
      <w:r w:rsidR="00872DA8">
        <w:t xml:space="preserve"> the state </w:t>
      </w:r>
      <w:r w:rsidR="00C236E1">
        <w:t>is quite high</w:t>
      </w:r>
      <w:r w:rsidR="00872DA8">
        <w:t>, t</w:t>
      </w:r>
      <w:r w:rsidR="00150100">
        <w:t>he overall management of many state bodies was prone to a pervasive clientelism and overspill of party political interests</w:t>
      </w:r>
      <w:r w:rsidR="00872DA8">
        <w:t>.</w:t>
      </w:r>
      <w:r w:rsidR="00CE32B4">
        <w:t xml:space="preserve"> Organizational analysis enables us to track parallel trends in the way states function without requiring them to fit readily into </w:t>
      </w:r>
      <w:r w:rsidR="001F1324">
        <w:t>over-</w:t>
      </w:r>
      <w:r w:rsidR="00CE32B4">
        <w:t>simple typologies.</w:t>
      </w:r>
    </w:p>
    <w:p w14:paraId="52892B75" w14:textId="763E5766" w:rsidR="00A67189" w:rsidRDefault="00677060" w:rsidP="00805576">
      <w:pPr>
        <w:pStyle w:val="Heading2"/>
      </w:pPr>
      <w:r>
        <w:t>C</w:t>
      </w:r>
      <w:r w:rsidR="00805576">
        <w:t>omparative organizational analysis of the state</w:t>
      </w:r>
    </w:p>
    <w:p w14:paraId="07B3F511" w14:textId="3110BE75" w:rsidR="00C35AD0" w:rsidRDefault="001F1324" w:rsidP="00A67189">
      <w:r>
        <w:t>The capacity to analyse complexity can be an advantage, but a</w:t>
      </w:r>
      <w:r w:rsidR="00660E44">
        <w:t xml:space="preserve"> </w:t>
      </w:r>
      <w:r w:rsidR="00E13C39">
        <w:t>recurring</w:t>
      </w:r>
      <w:r w:rsidR="00660E44">
        <w:t xml:space="preserve"> tendency in the study of the state from an organizational perspective has been the non-comparability of </w:t>
      </w:r>
      <w:r w:rsidR="00575E67">
        <w:t>findings. Studies in the public administration tradition, for example, are likely to be comprehensive for individual countries</w:t>
      </w:r>
      <w:r>
        <w:t>,</w:t>
      </w:r>
      <w:r w:rsidR="00575E67">
        <w:t xml:space="preserve"> but difficult</w:t>
      </w:r>
      <w:r w:rsidR="006D67B5">
        <w:t xml:space="preserve"> to generalize </w:t>
      </w:r>
      <w:r>
        <w:t xml:space="preserve">from </w:t>
      </w:r>
      <w:r w:rsidR="006D67B5">
        <w:t xml:space="preserve">more broadly. </w:t>
      </w:r>
      <w:r w:rsidR="007708DF">
        <w:t>Nevertheless</w:t>
      </w:r>
      <w:r w:rsidR="006D67B5">
        <w:t>,</w:t>
      </w:r>
      <w:r w:rsidR="00575E67">
        <w:t xml:space="preserve"> </w:t>
      </w:r>
      <w:r w:rsidR="007708DF">
        <w:t>there is a growing interest in developing empirical databases of state organizations to analyse state structures and activities</w:t>
      </w:r>
      <w:r>
        <w:t xml:space="preserve"> in a comparative framework</w:t>
      </w:r>
      <w:r w:rsidR="007708DF">
        <w:t xml:space="preserve">. Regulatory agencies, for example, are now well mapped comparatively </w:t>
      </w:r>
      <w:r w:rsidR="00E42B29">
        <w:fldChar w:fldCharType="begin">
          <w:fldData xml:space="preserve">PEVuZE5vdGU+PENpdGU+PEF1dGhvcj5MZXZpLUZhdXI8L0F1dGhvcj48WWVhcj4yMDA2PC9ZZWFy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==
</w:fldData>
        </w:fldChar>
      </w:r>
      <w:r w:rsidR="00E42B29">
        <w:instrText xml:space="preserve"> ADDIN EN.CITE </w:instrText>
      </w:r>
      <w:r w:rsidR="00E42B29">
        <w:fldChar w:fldCharType="begin">
          <w:fldData xml:space="preserve">PEVuZE5vdGU+PENpdGU+PEF1dGhvcj5MZXZpLUZhdXI8L0F1dGhvcj48WWVhcj4yMDA2PC9ZZWFy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==
</w:fldData>
        </w:fldChar>
      </w:r>
      <w:r w:rsidR="00E42B29">
        <w:instrText xml:space="preserve"> ADDIN EN.CITE.DATA </w:instrText>
      </w:r>
      <w:r w:rsidR="00E42B29">
        <w:fldChar w:fldCharType="end"/>
      </w:r>
      <w:r w:rsidR="00E42B29">
        <w:fldChar w:fldCharType="separate"/>
      </w:r>
      <w:r w:rsidR="00E42B29">
        <w:rPr>
          <w:noProof/>
        </w:rPr>
        <w:t>(</w:t>
      </w:r>
      <w:hyperlink w:anchor="_ENREF_57" w:tooltip="Levi-Faur, 2006 #2316" w:history="1">
        <w:r w:rsidR="00DE2306">
          <w:rPr>
            <w:noProof/>
          </w:rPr>
          <w:t>Levi-Faur, 2006</w:t>
        </w:r>
      </w:hyperlink>
      <w:r w:rsidR="00E42B29">
        <w:rPr>
          <w:noProof/>
        </w:rPr>
        <w:t xml:space="preserve">, </w:t>
      </w:r>
      <w:hyperlink w:anchor="_ENREF_49" w:tooltip="Jordana, 2011 #7535" w:history="1">
        <w:r w:rsidR="00DE2306">
          <w:rPr>
            <w:noProof/>
          </w:rPr>
          <w:t>Jordana et al., 2011</w:t>
        </w:r>
      </w:hyperlink>
      <w:r w:rsidR="00E42B29">
        <w:rPr>
          <w:noProof/>
        </w:rPr>
        <w:t>)</w:t>
      </w:r>
      <w:r w:rsidR="00E42B29">
        <w:fldChar w:fldCharType="end"/>
      </w:r>
      <w:r w:rsidR="00BB679E">
        <w:t xml:space="preserve">. </w:t>
      </w:r>
      <w:r w:rsidR="00C35AD0">
        <w:t xml:space="preserve">Norway already has a database of state institutions, and interest in developing databases analogous to the Irish State Administration Database are under way in a number of other (mostly small) states </w:t>
      </w:r>
      <w:r w:rsidR="00E42B29">
        <w:fldChar w:fldCharType="begin"/>
      </w:r>
      <w:r w:rsidR="00E42B29">
        <w:instrText xml:space="preserve"> ADDIN EN.CITE &lt;EndNote&gt;&lt;Cite&gt;&lt;Author&gt;Norwegian Social Science Data Services&lt;/Author&gt;&lt;Year&gt;2011&lt;/Year&gt;&lt;RecNum&gt;5602&lt;/RecNum&gt;&lt;DisplayText&gt;(Norwegian Social Science Data Services, 2011, COST-CRIPO, 2007-11)&lt;/DisplayText&gt;&lt;record&gt;&lt;rec-number&gt;5602&lt;/rec-number&gt;&lt;foreign-keys&gt;&lt;key app="EN" db-id="z9vtw99svpvzrmewp2e5e0sfz2a25a509zpe"&gt;5602&lt;/key&gt;&lt;/foreign-keys&gt;&lt;ref-type name="Online Database"&gt;45&lt;/ref-type&gt;&lt;contributors&gt;&lt;authors&gt;&lt;author&gt;Norwegian Social Science Data Services,&lt;/author&gt;&lt;/authors&gt;&lt;/contributors&gt;&lt;titles&gt;&lt;title&gt;Norwegian State Administration Database&lt;/title&gt;&lt;/titles&gt;&lt;dates&gt;&lt;year&gt;2011&lt;/year&gt;&lt;/dates&gt;&lt;publisher&gt;Bergen&lt;/publisher&gt;&lt;urls&gt;&lt;related-urls&gt;&lt;url&gt;http://www.nsd.uib.no/polsys/en/civilservice/&lt;/url&gt;&lt;/related-urls&gt;&lt;/urls&gt;&lt;/record&gt;&lt;/Cite&gt;&lt;Cite&gt;&lt;Author&gt;COST-CRIPO&lt;/Author&gt;&lt;Year&gt;2007-11&lt;/Year&gt;&lt;RecNum&gt;5600&lt;/RecNum&gt;&lt;record&gt;&lt;rec-number&gt;5600&lt;/rec-number&gt;&lt;foreign-keys&gt;&lt;key app="EN" db-id="z9vtw99svpvzrmewp2e5e0sfz2a25a509zpe"&gt;5600&lt;/key&gt;&lt;/foreign-keys&gt;&lt;ref-type name="Report"&gt;27&lt;/ref-type&gt;&lt;contributors&gt;&lt;authors&gt;&lt;author&gt;COST-CRIPO&lt;/author&gt;&lt;/authors&gt;&lt;/contributors&gt;&lt;titles&gt;&lt;title&gt;COST Action ISO601: Comparative Research into Current Trends in Public Sector Organization - CRIPO&lt;/title&gt;&lt;/titles&gt;&lt;keywords&gt;&lt;keyword&gt;public administration&lt;/keyword&gt;&lt;/keywords&gt;&lt;dates&gt;&lt;year&gt;2007-11&lt;/year&gt;&lt;/dates&gt;&lt;urls&gt;&lt;related-urls&gt;&lt;url&gt;http://soc.kuleuven.be/io/cost/&lt;/url&gt;&lt;/related-urls&gt;&lt;/urls&gt;&lt;/record&gt;&lt;/Cite&gt;&lt;/EndNote&gt;</w:instrText>
      </w:r>
      <w:r w:rsidR="00E42B29">
        <w:fldChar w:fldCharType="separate"/>
      </w:r>
      <w:r w:rsidR="00E42B29">
        <w:rPr>
          <w:noProof/>
        </w:rPr>
        <w:t>(</w:t>
      </w:r>
      <w:hyperlink w:anchor="_ENREF_67" w:tooltip="Norwegian Social Science Data Services, 2011 #5602" w:history="1">
        <w:r w:rsidR="00DE2306">
          <w:rPr>
            <w:noProof/>
          </w:rPr>
          <w:t>Norwegian Social Science Data Services, 2011</w:t>
        </w:r>
      </w:hyperlink>
      <w:r w:rsidR="00E42B29">
        <w:rPr>
          <w:noProof/>
        </w:rPr>
        <w:t xml:space="preserve">, </w:t>
      </w:r>
      <w:hyperlink w:anchor="_ENREF_17" w:tooltip="COST-CRIPO, 2007-11 #5600" w:history="1">
        <w:r w:rsidR="00DE2306">
          <w:rPr>
            <w:noProof/>
          </w:rPr>
          <w:t>COST-CRIPO, 2007-11</w:t>
        </w:r>
      </w:hyperlink>
      <w:r w:rsidR="00E42B29">
        <w:rPr>
          <w:noProof/>
        </w:rPr>
        <w:t>)</w:t>
      </w:r>
      <w:r w:rsidR="00E42B29">
        <w:fldChar w:fldCharType="end"/>
      </w:r>
      <w:r w:rsidR="00076F79">
        <w:t>.</w:t>
      </w:r>
    </w:p>
    <w:p w14:paraId="000A6729" w14:textId="4991C6F0" w:rsidR="00805576" w:rsidRDefault="007708DF" w:rsidP="00A67189">
      <w:r>
        <w:t>W</w:t>
      </w:r>
      <w:r w:rsidR="00C35AD0">
        <w:t>hile ISAD</w:t>
      </w:r>
      <w:r w:rsidR="00BA5874">
        <w:t xml:space="preserve"> was developed to capture </w:t>
      </w:r>
      <w:r w:rsidR="004C1574">
        <w:t xml:space="preserve">fully </w:t>
      </w:r>
      <w:r w:rsidR="00BA5874">
        <w:t>the contours of the Irish state</w:t>
      </w:r>
      <w:r w:rsidR="00575E67">
        <w:t xml:space="preserve">, </w:t>
      </w:r>
      <w:r w:rsidR="00F31869">
        <w:t xml:space="preserve">its design was motivated by questions that were inherently comparative in nature. </w:t>
      </w:r>
      <w:r w:rsidR="00575E67">
        <w:t xml:space="preserve">It </w:t>
      </w:r>
      <w:r w:rsidR="001D5FE7">
        <w:t>is aligned with a</w:t>
      </w:r>
      <w:r w:rsidR="00575E67">
        <w:t xml:space="preserve"> recent turn in the study of state structures that is more explicitly animated by questions of commonality and variation in organizational expressions of state activity </w:t>
      </w:r>
      <w:r w:rsidR="00215A05">
        <w:fldChar w:fldCharType="begin">
          <w:fldData xml:space="preserve">PEVuZE5vdGU+PENpdGU+PEF1dGhvcj52YW4gVGhpZWw8L0F1dGhvcj48WWVhcj4yMDE0PC9ZZWFy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</w:fldData>
        </w:fldChar>
      </w:r>
      <w:r w:rsidR="00215A05">
        <w:instrText xml:space="preserve"> ADDIN EN.CITE </w:instrText>
      </w:r>
      <w:r w:rsidR="00215A05">
        <w:fldChar w:fldCharType="begin">
          <w:fldData xml:space="preserve">PEVuZE5vdGU+PENpdGU+PEF1dGhvcj52YW4gVGhpZWw8L0F1dGhvcj48WWVhcj4yMDE0PC9ZZWFy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</w:fldData>
        </w:fldChar>
      </w:r>
      <w:r w:rsidR="00215A05">
        <w:instrText xml:space="preserve"> ADDIN EN.CITE.DATA </w:instrText>
      </w:r>
      <w:r w:rsidR="00215A05">
        <w:fldChar w:fldCharType="end"/>
      </w:r>
      <w:r w:rsidR="00215A05">
        <w:fldChar w:fldCharType="separate"/>
      </w:r>
      <w:r w:rsidR="00215A05">
        <w:rPr>
          <w:noProof/>
        </w:rPr>
        <w:t>(</w:t>
      </w:r>
      <w:hyperlink w:anchor="_ENREF_90" w:tooltip="van Thiel, 2014 #6987" w:history="1">
        <w:r w:rsidR="00DE2306">
          <w:rPr>
            <w:noProof/>
          </w:rPr>
          <w:t>van Thiel, 2014</w:t>
        </w:r>
      </w:hyperlink>
      <w:r w:rsidR="00215A05">
        <w:rPr>
          <w:noProof/>
        </w:rPr>
        <w:t xml:space="preserve">, </w:t>
      </w:r>
      <w:hyperlink w:anchor="_ENREF_53" w:tooltip="Kuhlmann, 2014 #7489" w:history="1">
        <w:r w:rsidR="00DE2306">
          <w:rPr>
            <w:noProof/>
          </w:rPr>
          <w:t>Kuhlmann and Wollmann, 2014</w:t>
        </w:r>
      </w:hyperlink>
      <w:r w:rsidR="00215A05">
        <w:rPr>
          <w:noProof/>
        </w:rPr>
        <w:t xml:space="preserve">, </w:t>
      </w:r>
      <w:hyperlink w:anchor="_ENREF_59" w:tooltip="Lodge, 2012 #5977" w:history="1">
        <w:r w:rsidR="00DE2306">
          <w:rPr>
            <w:noProof/>
          </w:rPr>
          <w:t>Lodge and Wegrich, 2012</w:t>
        </w:r>
      </w:hyperlink>
      <w:r w:rsidR="00215A05">
        <w:rPr>
          <w:noProof/>
        </w:rPr>
        <w:t xml:space="preserve">, </w:t>
      </w:r>
      <w:hyperlink w:anchor="_ENREF_55" w:tooltip="Lane, 2009 #3616" w:history="1">
        <w:r w:rsidR="00DE2306">
          <w:rPr>
            <w:noProof/>
          </w:rPr>
          <w:t>Lane, 2009</w:t>
        </w:r>
      </w:hyperlink>
      <w:r w:rsidR="00215A05">
        <w:rPr>
          <w:noProof/>
        </w:rPr>
        <w:t>)</w:t>
      </w:r>
      <w:r w:rsidR="00215A05">
        <w:fldChar w:fldCharType="end"/>
      </w:r>
      <w:r w:rsidR="00575E67">
        <w:t>.</w:t>
      </w:r>
      <w:r w:rsidR="001D5FE7">
        <w:t xml:space="preserve"> </w:t>
      </w:r>
    </w:p>
    <w:p w14:paraId="5912A6DB" w14:textId="0B2E09CB" w:rsidR="002C62C8" w:rsidRDefault="004C1574" w:rsidP="00A67189">
      <w:r>
        <w:t>The design o</w:t>
      </w:r>
      <w:r w:rsidR="00902990">
        <w:t xml:space="preserve">f ISAD facilitates comparison because it explicitly recognizes that there is variation in the definition of what is to count as a state organization. Moreover, the multiple classification schema also recognizes that there will be variation not only in structural features such as the legal status of organizations but also in the level – national or sub-national – at which different functions are exercised and different policy competences are located. </w:t>
      </w:r>
      <w:r w:rsidR="00076F79">
        <w:t xml:space="preserve">Moreover, fine-grained analytical </w:t>
      </w:r>
      <w:r w:rsidR="004724AA">
        <w:t>distinctions, such as in functions of organizations, can be aggregated to higher levels of generality to facilitate comparison</w:t>
      </w:r>
      <w:r w:rsidR="00902990">
        <w:t xml:space="preserve"> </w:t>
      </w:r>
      <w:r w:rsidR="00E42B29">
        <w:fldChar w:fldCharType="begin"/>
      </w:r>
      <w:r w:rsidR="00E42B29">
        <w:instrText xml:space="preserve"> ADDIN EN.CITE &lt;EndNote&gt;&lt;Cite&gt;&lt;Author&gt;Hardiman&lt;/Author&gt;&lt;Year&gt;2010&lt;/Year&gt;&lt;RecNum&gt;2973&lt;/RecNum&gt;&lt;DisplayText&gt;(Hardiman and Scott, 2010)&lt;/DisplayText&gt;&lt;record&gt;&lt;rec-number&gt;2973&lt;/rec-number&gt;&lt;foreign-keys&gt;&lt;key app="EN" db-id="z9vtw99svpvzrmewp2e5e0sfz2a25a509zpe"&gt;2973&lt;/key&gt;&lt;/foreign-keys&gt;&lt;ref-type name="Journal Article"&gt;17&lt;/ref-type&gt;&lt;contributors&gt;&lt;authors&gt;&lt;author&gt;Hardiman, Niamh&lt;/author&gt;&lt;author&gt;Scott, Colin&lt;/author&gt;&lt;/authors&gt;&lt;/contributors&gt;&lt;titles&gt;&lt;title&gt;Governance as Polity: an Institutional Approach to the Evolution of State Functions&lt;/title&gt;&lt;secondary-title&gt;Public Administration&lt;/secondary-title&gt;&lt;/titles&gt;&lt;periodical&gt;&lt;full-title&gt;Public Administration&lt;/full-title&gt;&lt;/periodical&gt;&lt;pages&gt;170-189&lt;/pages&gt;&lt;volume&gt;88&lt;/volume&gt;&lt;number&gt;1&lt;/number&gt;&lt;keywords&gt;&lt;keyword&gt;Ireland&lt;/keyword&gt;&lt;keyword&gt;state and market&lt;/keyword&gt;&lt;keyword&gt;state and society&lt;/keyword&gt;&lt;keyword&gt;governance&lt;/keyword&gt;&lt;/keywords&gt;&lt;dates&gt;&lt;year&gt;2010&lt;/year&gt;&lt;/dates&gt;&lt;urls&gt;&lt;/urls&gt;&lt;electronic-resource-num&gt;DOI: 10.1111/j.1467-9299.2009.01794.x&lt;/electronic-resource-num&gt;&lt;/record&gt;&lt;/Cite&gt;&lt;/EndNote&gt;</w:instrText>
      </w:r>
      <w:r w:rsidR="00E42B29">
        <w:fldChar w:fldCharType="separate"/>
      </w:r>
      <w:r w:rsidR="00E42B29">
        <w:rPr>
          <w:noProof/>
        </w:rPr>
        <w:t>(</w:t>
      </w:r>
      <w:hyperlink w:anchor="_ENREF_41" w:tooltip="Hardiman, 2010 #2973" w:history="1">
        <w:r w:rsidR="00DE2306">
          <w:rPr>
            <w:noProof/>
          </w:rPr>
          <w:t>Hardiman and Scott, 2010</w:t>
        </w:r>
      </w:hyperlink>
      <w:r w:rsidR="00E42B29">
        <w:rPr>
          <w:noProof/>
        </w:rPr>
        <w:t>)</w:t>
      </w:r>
      <w:r w:rsidR="00E42B29">
        <w:fldChar w:fldCharType="end"/>
      </w:r>
      <w:r w:rsidR="004724AA">
        <w:t>.</w:t>
      </w:r>
    </w:p>
    <w:p w14:paraId="50CE319C" w14:textId="77777777" w:rsidR="00677060" w:rsidRDefault="00677060" w:rsidP="00677060">
      <w:pPr>
        <w:pStyle w:val="Heading2"/>
      </w:pPr>
      <w:r>
        <w:t>Conclusion</w:t>
      </w:r>
    </w:p>
    <w:p w14:paraId="1E87BF94" w14:textId="4527E02D" w:rsidR="00C740F4" w:rsidRDefault="00B0661C" w:rsidP="00677060">
      <w:r>
        <w:t xml:space="preserve">The decline of the state </w:t>
      </w:r>
      <w:r w:rsidR="002625BE">
        <w:t xml:space="preserve">in advanced industrial societies </w:t>
      </w:r>
      <w:r>
        <w:t>was widely expected with the spread of neo-libe</w:t>
      </w:r>
      <w:r w:rsidR="005E2845">
        <w:t>ral ideas from the 1980s on. But t</w:t>
      </w:r>
      <w:r>
        <w:t>he activist state never went away, though it changed the way it functioned</w:t>
      </w:r>
      <w:r w:rsidR="005E2845">
        <w:t xml:space="preserve"> </w:t>
      </w:r>
      <w:r w:rsidR="005E2845">
        <w:fldChar w:fldCharType="begin"/>
      </w:r>
      <w:r w:rsidR="005E2845">
        <w:instrText xml:space="preserve"> ADDIN EN.CITE &lt;EndNote&gt;&lt;Cite&gt;&lt;Author&gt;Levy&lt;/Author&gt;&lt;Year&gt;2006&lt;/Year&gt;&lt;RecNum&gt;2371&lt;/RecNum&gt;&lt;DisplayText&gt;(Levy, 2006)&lt;/DisplayText&gt;&lt;record&gt;&lt;rec-number&gt;2371&lt;/rec-number&gt;&lt;foreign-keys&gt;&lt;key app="EN" db-id="z9vtw99svpvzrmewp2e5e0sfz2a25a509zpe"&gt;2371&lt;/key&gt;&lt;/foreign-keys&gt;&lt;ref-type name="Edited Book"&gt;28&lt;/ref-type&gt;&lt;contributors&gt;&lt;authors&gt;&lt;author&gt;Levy, Jonah&lt;/author&gt;&lt;/authors&gt;&lt;/contributors&gt;&lt;titles&gt;&lt;title&gt;The State After Statism: New State Activities in the Age of Liberalization&lt;/title&gt;&lt;/titles&gt;&lt;keywords&gt;&lt;keyword&gt;state and economy&lt;/keyword&gt;&lt;keyword&gt;state&lt;/keyword&gt;&lt;keyword&gt;state and society&lt;/keyword&gt;&lt;keyword&gt;markets&lt;/keyword&gt;&lt;keyword&gt;regulation&lt;/keyword&gt;&lt;keyword&gt;welfare state&lt;/keyword&gt;&lt;keyword&gt;varieties of capitalism&lt;/keyword&gt;&lt;keyword&gt;CME&lt;/keyword&gt;&lt;/keywords&gt;&lt;dates&gt;&lt;year&gt;2006&lt;/year&gt;&lt;/dates&gt;&lt;pub-location&gt;New Haven, CT&lt;/pub-location&gt;&lt;publisher&gt;Harvard University Press&lt;/publisher&gt;&lt;urls&gt;&lt;/urls&gt;&lt;/record&gt;&lt;/Cite&gt;&lt;/EndNote&gt;</w:instrText>
      </w:r>
      <w:r w:rsidR="005E2845">
        <w:fldChar w:fldCharType="separate"/>
      </w:r>
      <w:r w:rsidR="005E2845">
        <w:rPr>
          <w:noProof/>
        </w:rPr>
        <w:t>(</w:t>
      </w:r>
      <w:hyperlink w:anchor="_ENREF_58" w:tooltip="Levy, 2006 #2371" w:history="1">
        <w:r w:rsidR="00DE2306">
          <w:rPr>
            <w:noProof/>
          </w:rPr>
          <w:t>Levy, 2006</w:t>
        </w:r>
      </w:hyperlink>
      <w:r w:rsidR="005E2845">
        <w:rPr>
          <w:noProof/>
        </w:rPr>
        <w:t>)</w:t>
      </w:r>
      <w:r w:rsidR="005E2845">
        <w:fldChar w:fldCharType="end"/>
      </w:r>
      <w:r>
        <w:t xml:space="preserve">. Some state </w:t>
      </w:r>
      <w:r w:rsidR="005E2845">
        <w:t xml:space="preserve">roles </w:t>
      </w:r>
      <w:r w:rsidR="002625BE">
        <w:t>such as</w:t>
      </w:r>
      <w:r w:rsidR="005E2845">
        <w:t xml:space="preserve"> the</w:t>
      </w:r>
      <w:r w:rsidR="002625BE">
        <w:t xml:space="preserve"> </w:t>
      </w:r>
      <w:r w:rsidR="005E2845">
        <w:t>public ownership of</w:t>
      </w:r>
      <w:r w:rsidR="002625BE">
        <w:t xml:space="preserve"> heavy industries</w:t>
      </w:r>
      <w:r>
        <w:t xml:space="preserve"> have </w:t>
      </w:r>
      <w:r w:rsidR="002625BE">
        <w:t>largely been abandoned; some previously state-dominated social provisions have been opened up to internal markets if not outsource</w:t>
      </w:r>
      <w:r w:rsidR="005E2845">
        <w:t>d</w:t>
      </w:r>
      <w:r w:rsidR="002625BE">
        <w:t xml:space="preserve"> entirely </w:t>
      </w:r>
      <w:r w:rsidR="00D37CF7">
        <w:fldChar w:fldCharType="begin"/>
      </w:r>
      <w:r w:rsidR="00D37CF7">
        <w:instrText xml:space="preserve"> ADDIN EN.CITE &lt;EndNote&gt;&lt;Cite&gt;&lt;Author&gt;Gingrich&lt;/Author&gt;&lt;Year&gt;2011&lt;/Year&gt;&lt;RecNum&gt;5583&lt;/RecNum&gt;&lt;DisplayText&gt;(Gingrich, 2011)&lt;/DisplayText&gt;&lt;record&gt;&lt;rec-number&gt;5583&lt;/rec-number&gt;&lt;foreign-keys&gt;&lt;key app="EN" db-id="z9vtw99svpvzrmewp2e5e0sfz2a25a509zpe"&gt;5583&lt;/key&gt;&lt;/foreign-keys&gt;&lt;ref-type name="Book"&gt;6&lt;/ref-type&gt;&lt;contributors&gt;&lt;authors&gt;&lt;author&gt;Gingrich, Jane R.&lt;/author&gt;&lt;/authors&gt;&lt;/contributors&gt;&lt;titles&gt;&lt;title&gt;Making Markets in the Welfare State: The Politics of Varying Market Reforms&lt;/title&gt;&lt;/titles&gt;&lt;keywords&gt;&lt;keyword&gt;state and market&lt;/keyword&gt;&lt;keyword&gt;welfare state&lt;/keyword&gt;&lt;/keywords&gt;&lt;dates&gt;&lt;year&gt;2011&lt;/year&gt;&lt;/dates&gt;&lt;pub-location&gt;Cambridge&lt;/pub-location&gt;&lt;publisher&gt;Cambridge University Press&lt;/publisher&gt;&lt;urls&gt;&lt;/urls&gt;&lt;/record&gt;&lt;/Cite&gt;&lt;/EndNote&gt;</w:instrText>
      </w:r>
      <w:r w:rsidR="00D37CF7">
        <w:fldChar w:fldCharType="separate"/>
      </w:r>
      <w:r w:rsidR="00D37CF7">
        <w:rPr>
          <w:noProof/>
        </w:rPr>
        <w:t>(</w:t>
      </w:r>
      <w:hyperlink w:anchor="_ENREF_29" w:tooltip="Gingrich, 2011 #5583" w:history="1">
        <w:r w:rsidR="00DE2306">
          <w:rPr>
            <w:noProof/>
          </w:rPr>
          <w:t>Gingrich, 2011</w:t>
        </w:r>
      </w:hyperlink>
      <w:r w:rsidR="00D37CF7">
        <w:rPr>
          <w:noProof/>
        </w:rPr>
        <w:t>)</w:t>
      </w:r>
      <w:r w:rsidR="00D37CF7">
        <w:fldChar w:fldCharType="end"/>
      </w:r>
      <w:r w:rsidR="002625BE">
        <w:t xml:space="preserve">. But in most states, </w:t>
      </w:r>
      <w:r w:rsidR="006B4C8B">
        <w:t xml:space="preserve">a mixture of trends will be discernible. Decentralization </w:t>
      </w:r>
      <w:r w:rsidR="005E2845">
        <w:t xml:space="preserve">of activities into agencies in some areas may coexist with some </w:t>
      </w:r>
      <w:r w:rsidR="006B4C8B">
        <w:t xml:space="preserve">regrouping and de-agencification of policy. </w:t>
      </w:r>
      <w:r w:rsidR="00184DF2">
        <w:t xml:space="preserve">State activism continues alongside market-led liberalization. Bureaucratic autonomy is unchallenged in some areas, but subject to political interference in others. Discerning the nature of the admixture and tracking these trends empirically is </w:t>
      </w:r>
      <w:r w:rsidR="005E2845">
        <w:t xml:space="preserve">a </w:t>
      </w:r>
      <w:r w:rsidR="00184DF2">
        <w:t>challenging</w:t>
      </w:r>
      <w:r w:rsidR="005E2845">
        <w:t xml:space="preserve"> prospect</w:t>
      </w:r>
      <w:r w:rsidR="00184DF2">
        <w:t>. An organizational approach</w:t>
      </w:r>
      <w:r w:rsidR="0085230E">
        <w:t xml:space="preserve">, guided by the theoretical concerns of </w:t>
      </w:r>
      <w:r w:rsidR="005E2845">
        <w:t xml:space="preserve">comparative </w:t>
      </w:r>
      <w:r w:rsidR="0085230E">
        <w:t>political science and political economy,</w:t>
      </w:r>
      <w:r w:rsidR="00184DF2">
        <w:t xml:space="preserve"> can </w:t>
      </w:r>
      <w:r w:rsidR="0085230E">
        <w:t>generate new empirical data to enrich these discussions.</w:t>
      </w:r>
    </w:p>
    <w:p w14:paraId="6E7D1CFE" w14:textId="115218E6" w:rsidR="00677060" w:rsidRDefault="00677060" w:rsidP="00677060">
      <w:r>
        <w:br w:type="page"/>
      </w:r>
    </w:p>
    <w:p w14:paraId="5CAACC7F" w14:textId="50ABEBAD" w:rsidR="00F56B05" w:rsidRDefault="00765EEE" w:rsidP="00F56B05">
      <w:r>
        <w:t>Figure 1. Total number of s</w:t>
      </w:r>
      <w:r w:rsidR="00F56B05">
        <w:t>tate agencies</w:t>
      </w:r>
      <w:r w:rsidR="0064298E">
        <w:t>, 1923-2014</w:t>
      </w:r>
      <w:r w:rsidR="00F56B05">
        <w:t xml:space="preserve"> </w:t>
      </w:r>
    </w:p>
    <w:p w14:paraId="5FC6AC28" w14:textId="6EAF3543" w:rsidR="00F56B05" w:rsidRDefault="00765EEE" w:rsidP="00F56B05">
      <w:r>
        <w:object w:dxaOrig="14538" w:dyaOrig="8899" w14:anchorId="1A6BC6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pt;height:280pt" o:ole="">
            <v:imagedata r:id="rId9" o:title=""/>
          </v:shape>
          <o:OLEObject Type="Embed" ProgID="Excel.Sheet.12" ShapeID="_x0000_i1025" DrawAspect="Content" ObjectID="_1443680809" r:id="rId10"/>
        </w:object>
      </w:r>
    </w:p>
    <w:p w14:paraId="62395BA6" w14:textId="4E21E47F" w:rsidR="002C62C8" w:rsidRDefault="002C62C8" w:rsidP="00F56B05">
      <w:pPr>
        <w:spacing w:before="0" w:after="0" w:line="240" w:lineRule="auto"/>
      </w:pPr>
      <w:r>
        <w:br w:type="page"/>
      </w:r>
    </w:p>
    <w:p w14:paraId="36926CD0" w14:textId="77777777" w:rsidR="00F56B05" w:rsidRDefault="00F56B05" w:rsidP="00F56B05">
      <w:r>
        <w:t>Figure 2. Agency terminations by type</w:t>
      </w:r>
    </w:p>
    <w:p w14:paraId="51B645CC" w14:textId="2A654500" w:rsidR="00F56B05" w:rsidRDefault="00F56B05" w:rsidP="00F56B05">
      <w:pPr>
        <w:spacing w:before="0" w:after="0" w:line="240" w:lineRule="auto"/>
      </w:pPr>
      <w:r>
        <w:object w:dxaOrig="14538" w:dyaOrig="8899" w14:anchorId="1F485FDD">
          <v:shape id="_x0000_i1026" type="#_x0000_t75" style="width:494pt;height:303pt" o:ole="">
            <v:imagedata r:id="rId11" o:title=""/>
          </v:shape>
          <o:OLEObject Type="Embed" ProgID="Excel.Sheet.12" ShapeID="_x0000_i1026" DrawAspect="Content" ObjectID="_1443680810" r:id="rId12"/>
        </w:object>
      </w:r>
      <w:r>
        <w:br w:type="page"/>
      </w:r>
    </w:p>
    <w:p w14:paraId="3026AC96" w14:textId="1D11DF75" w:rsidR="004C1574" w:rsidRDefault="002C62C8" w:rsidP="00A67189">
      <w:r>
        <w:t xml:space="preserve">Figure </w:t>
      </w:r>
      <w:r w:rsidR="00F56B05">
        <w:t>3</w:t>
      </w:r>
      <w:r>
        <w:t>. State agencies by function</w:t>
      </w:r>
    </w:p>
    <w:p w14:paraId="4D7DCF36" w14:textId="08344B25" w:rsidR="002C62C8" w:rsidRDefault="002C62C8" w:rsidP="00A67189">
      <w:r>
        <w:object w:dxaOrig="14558" w:dyaOrig="8899" w14:anchorId="530B7DF3">
          <v:shape id="_x0000_i1027" type="#_x0000_t75" style="width:486pt;height:296pt" o:ole="">
            <v:imagedata r:id="rId13" o:title=""/>
          </v:shape>
          <o:OLEObject Type="Embed" ProgID="Excel.Sheet.12" ShapeID="_x0000_i1027" DrawAspect="Content" ObjectID="_1443680811" r:id="rId14"/>
        </w:object>
      </w:r>
    </w:p>
    <w:p w14:paraId="78CDA269" w14:textId="71E90A03" w:rsidR="002374D1" w:rsidRDefault="00C96D87">
      <w:pPr>
        <w:spacing w:before="0" w:after="0" w:line="240" w:lineRule="auto"/>
      </w:pPr>
      <w:r>
        <w:br w:type="page"/>
      </w:r>
    </w:p>
    <w:p w14:paraId="352AB429" w14:textId="52824B3D" w:rsidR="004C1574" w:rsidRDefault="004C1574" w:rsidP="004C1574">
      <w:pPr>
        <w:pStyle w:val="Heading2"/>
      </w:pPr>
      <w:r>
        <w:t>References</w:t>
      </w:r>
    </w:p>
    <w:p w14:paraId="2ACB1872" w14:textId="77777777" w:rsidR="00DE2306" w:rsidRPr="00DE2306" w:rsidRDefault="00215A05" w:rsidP="00462D89">
      <w:pPr>
        <w:spacing w:before="0" w:after="120" w:line="240" w:lineRule="auto"/>
        <w:ind w:left="720" w:hanging="720"/>
        <w:rPr>
          <w:rFonts w:ascii="Cambria" w:hAnsi="Cambria"/>
          <w:noProof/>
        </w:rPr>
      </w:pPr>
      <w:r>
        <w:fldChar w:fldCharType="begin"/>
      </w:r>
      <w:r>
        <w:instrText xml:space="preserve"> ADDIN EN.REFLIST </w:instrText>
      </w:r>
      <w:r>
        <w:fldChar w:fldCharType="separate"/>
      </w:r>
      <w:bookmarkStart w:id="1" w:name="_ENREF_1"/>
      <w:r w:rsidR="00DE2306" w:rsidRPr="00DE2306">
        <w:rPr>
          <w:rFonts w:ascii="Cambria" w:hAnsi="Cambria"/>
          <w:noProof/>
        </w:rPr>
        <w:t xml:space="preserve">Adshead, Maura, Kirby, Peadar &amp; Millar, Michelle (Eds.) (2008) </w:t>
      </w:r>
      <w:r w:rsidR="00DE2306" w:rsidRPr="00DE2306">
        <w:rPr>
          <w:rFonts w:ascii="Cambria" w:hAnsi="Cambria"/>
          <w:i/>
          <w:noProof/>
        </w:rPr>
        <w:t xml:space="preserve">Contesting the State: Lessons from the Irish State, </w:t>
      </w:r>
      <w:r w:rsidR="00DE2306" w:rsidRPr="00DE2306">
        <w:rPr>
          <w:rFonts w:ascii="Cambria" w:hAnsi="Cambria"/>
          <w:noProof/>
        </w:rPr>
        <w:t>Manchester, Manchester University Press.</w:t>
      </w:r>
      <w:bookmarkEnd w:id="1"/>
    </w:p>
    <w:p w14:paraId="31825F65" w14:textId="77777777" w:rsidR="00DE2306" w:rsidRPr="00DE2306" w:rsidRDefault="00DE2306" w:rsidP="00462D89">
      <w:pPr>
        <w:spacing w:before="0" w:after="120" w:line="240" w:lineRule="auto"/>
        <w:ind w:left="720" w:hanging="720"/>
        <w:rPr>
          <w:rFonts w:ascii="Cambria" w:hAnsi="Cambria"/>
          <w:noProof/>
        </w:rPr>
      </w:pPr>
      <w:bookmarkStart w:id="2" w:name="_ENREF_2"/>
      <w:r w:rsidRPr="00DE2306">
        <w:rPr>
          <w:rFonts w:ascii="Cambria" w:hAnsi="Cambria"/>
          <w:noProof/>
        </w:rPr>
        <w:t xml:space="preserve">Baccaro, Lucio &amp; Howell, Chris (2011) A Common Neoliberal Trajectory: The Transformation of Industrial Relations in Advanced Capitalism. </w:t>
      </w:r>
      <w:r w:rsidRPr="00DE2306">
        <w:rPr>
          <w:rFonts w:ascii="Cambria" w:hAnsi="Cambria"/>
          <w:i/>
          <w:noProof/>
        </w:rPr>
        <w:t>Politics &amp; Society</w:t>
      </w:r>
      <w:r w:rsidRPr="00DE2306">
        <w:rPr>
          <w:rFonts w:ascii="Cambria" w:hAnsi="Cambria"/>
          <w:noProof/>
        </w:rPr>
        <w:t>.</w:t>
      </w:r>
      <w:bookmarkEnd w:id="2"/>
    </w:p>
    <w:p w14:paraId="3D798B2E" w14:textId="77777777" w:rsidR="00DE2306" w:rsidRPr="00DE2306" w:rsidRDefault="00DE2306" w:rsidP="00462D89">
      <w:pPr>
        <w:spacing w:before="0" w:after="120" w:line="240" w:lineRule="auto"/>
        <w:ind w:left="720" w:hanging="720"/>
        <w:rPr>
          <w:rFonts w:ascii="Cambria" w:hAnsi="Cambria"/>
          <w:noProof/>
        </w:rPr>
      </w:pPr>
      <w:bookmarkStart w:id="3" w:name="_ENREF_3"/>
      <w:r w:rsidRPr="00DE2306">
        <w:rPr>
          <w:rFonts w:ascii="Cambria" w:hAnsi="Cambria"/>
          <w:noProof/>
        </w:rPr>
        <w:t xml:space="preserve">Barnes, Lucy &amp; Hall, Peter A. (2012) Neo-Liberalism and Social Resilience in the Developed Economies, in Hall, Peter A. &amp; Lamont, Michele (Eds.) </w:t>
      </w:r>
      <w:r w:rsidRPr="00DE2306">
        <w:rPr>
          <w:rFonts w:ascii="Cambria" w:hAnsi="Cambria"/>
          <w:i/>
          <w:noProof/>
        </w:rPr>
        <w:t>Social Resilience in the Neo-Liberal Era.</w:t>
      </w:r>
      <w:r w:rsidRPr="00DE2306">
        <w:rPr>
          <w:rFonts w:ascii="Cambria" w:hAnsi="Cambria"/>
          <w:noProof/>
        </w:rPr>
        <w:t xml:space="preserve"> New York, Cambridge University Press, </w:t>
      </w:r>
      <w:bookmarkEnd w:id="3"/>
    </w:p>
    <w:p w14:paraId="12A951C1" w14:textId="77777777" w:rsidR="00DE2306" w:rsidRPr="00DE2306" w:rsidRDefault="00DE2306" w:rsidP="00462D89">
      <w:pPr>
        <w:spacing w:before="0" w:after="120" w:line="240" w:lineRule="auto"/>
        <w:ind w:left="720" w:hanging="720"/>
        <w:rPr>
          <w:rFonts w:ascii="Cambria" w:hAnsi="Cambria"/>
          <w:noProof/>
        </w:rPr>
      </w:pPr>
      <w:bookmarkStart w:id="4" w:name="_ENREF_4"/>
      <w:r w:rsidRPr="00DE2306">
        <w:rPr>
          <w:rFonts w:ascii="Cambria" w:hAnsi="Cambria"/>
          <w:noProof/>
        </w:rPr>
        <w:t xml:space="preserve">Barry, Frank (2003) Economic Integration and Convergence Processes in the EU Cohesion Countries. </w:t>
      </w:r>
      <w:r w:rsidRPr="00DE2306">
        <w:rPr>
          <w:rFonts w:ascii="Cambria" w:hAnsi="Cambria"/>
          <w:i/>
          <w:noProof/>
        </w:rPr>
        <w:t>Journal of Common Market Studies,</w:t>
      </w:r>
      <w:r w:rsidRPr="00DE2306">
        <w:rPr>
          <w:rFonts w:ascii="Cambria" w:hAnsi="Cambria"/>
          <w:noProof/>
        </w:rPr>
        <w:t xml:space="preserve"> 41</w:t>
      </w:r>
      <w:r w:rsidRPr="00DE2306">
        <w:rPr>
          <w:rFonts w:ascii="Cambria" w:hAnsi="Cambria"/>
          <w:b/>
          <w:noProof/>
        </w:rPr>
        <w:t>,</w:t>
      </w:r>
      <w:r w:rsidRPr="00DE2306">
        <w:rPr>
          <w:rFonts w:ascii="Cambria" w:hAnsi="Cambria"/>
          <w:noProof/>
        </w:rPr>
        <w:t xml:space="preserve"> 5, 897-921.</w:t>
      </w:r>
      <w:bookmarkEnd w:id="4"/>
    </w:p>
    <w:p w14:paraId="30EF8658" w14:textId="77777777" w:rsidR="00DE2306" w:rsidRPr="00DE2306" w:rsidRDefault="00DE2306" w:rsidP="00462D89">
      <w:pPr>
        <w:spacing w:before="0" w:after="120" w:line="240" w:lineRule="auto"/>
        <w:ind w:left="720" w:hanging="720"/>
        <w:rPr>
          <w:rFonts w:ascii="Cambria" w:hAnsi="Cambria"/>
          <w:noProof/>
        </w:rPr>
      </w:pPr>
      <w:bookmarkStart w:id="5" w:name="_ENREF_5"/>
      <w:r w:rsidRPr="00DE2306">
        <w:rPr>
          <w:rFonts w:ascii="Cambria" w:hAnsi="Cambria"/>
          <w:noProof/>
        </w:rPr>
        <w:t xml:space="preserve">Barry, Frank (2007) Foreign Direct Investment and Institutional Co-Evolution in Ireland. </w:t>
      </w:r>
      <w:r w:rsidRPr="00DE2306">
        <w:rPr>
          <w:rFonts w:ascii="Cambria" w:hAnsi="Cambria"/>
          <w:i/>
          <w:noProof/>
        </w:rPr>
        <w:t>Scandinavian Economic History Review,</w:t>
      </w:r>
      <w:r w:rsidRPr="00DE2306">
        <w:rPr>
          <w:rFonts w:ascii="Cambria" w:hAnsi="Cambria"/>
          <w:noProof/>
        </w:rPr>
        <w:t xml:space="preserve"> 55</w:t>
      </w:r>
      <w:r w:rsidRPr="00DE2306">
        <w:rPr>
          <w:rFonts w:ascii="Cambria" w:hAnsi="Cambria"/>
          <w:b/>
          <w:noProof/>
        </w:rPr>
        <w:t>,</w:t>
      </w:r>
      <w:r w:rsidRPr="00DE2306">
        <w:rPr>
          <w:rFonts w:ascii="Cambria" w:hAnsi="Cambria"/>
          <w:noProof/>
        </w:rPr>
        <w:t xml:space="preserve"> 3, 262-288.</w:t>
      </w:r>
      <w:bookmarkEnd w:id="5"/>
    </w:p>
    <w:p w14:paraId="099F9849" w14:textId="77777777" w:rsidR="00DE2306" w:rsidRPr="00DE2306" w:rsidRDefault="00DE2306" w:rsidP="00462D89">
      <w:pPr>
        <w:spacing w:before="0" w:after="120" w:line="240" w:lineRule="auto"/>
        <w:ind w:left="720" w:hanging="720"/>
        <w:rPr>
          <w:rFonts w:ascii="Cambria" w:hAnsi="Cambria"/>
          <w:noProof/>
        </w:rPr>
      </w:pPr>
      <w:bookmarkStart w:id="6" w:name="_ENREF_6"/>
      <w:r w:rsidRPr="00DE2306">
        <w:rPr>
          <w:rFonts w:ascii="Cambria" w:hAnsi="Cambria"/>
          <w:noProof/>
        </w:rPr>
        <w:t xml:space="preserve">Binderkrantz, Anne S. &amp; Christensen, Jørgen G. (2009 ) Governing Danish Agencies by Contract: From Negotiated Freedom to the Shadow of Hierarchy. </w:t>
      </w:r>
      <w:r w:rsidRPr="00DE2306">
        <w:rPr>
          <w:rFonts w:ascii="Cambria" w:hAnsi="Cambria"/>
          <w:i/>
          <w:noProof/>
        </w:rPr>
        <w:t>Journal of Public Policy,</w:t>
      </w:r>
      <w:r w:rsidRPr="00DE2306">
        <w:rPr>
          <w:rFonts w:ascii="Cambria" w:hAnsi="Cambria"/>
          <w:noProof/>
        </w:rPr>
        <w:t xml:space="preserve"> 29</w:t>
      </w:r>
      <w:r w:rsidRPr="00DE2306">
        <w:rPr>
          <w:rFonts w:ascii="Cambria" w:hAnsi="Cambria"/>
          <w:b/>
          <w:noProof/>
        </w:rPr>
        <w:t>,</w:t>
      </w:r>
      <w:r w:rsidRPr="00DE2306">
        <w:rPr>
          <w:rFonts w:ascii="Cambria" w:hAnsi="Cambria"/>
          <w:noProof/>
        </w:rPr>
        <w:t xml:space="preserve"> 01, 55-78.</w:t>
      </w:r>
      <w:bookmarkEnd w:id="6"/>
    </w:p>
    <w:p w14:paraId="49BC34FE" w14:textId="77777777" w:rsidR="00DE2306" w:rsidRPr="00DE2306" w:rsidRDefault="00DE2306" w:rsidP="00462D89">
      <w:pPr>
        <w:spacing w:before="0" w:after="120" w:line="240" w:lineRule="auto"/>
        <w:ind w:left="720" w:hanging="720"/>
        <w:rPr>
          <w:rFonts w:ascii="Cambria" w:hAnsi="Cambria"/>
          <w:noProof/>
        </w:rPr>
      </w:pPr>
      <w:bookmarkStart w:id="7" w:name="_ENREF_7"/>
      <w:r w:rsidRPr="00DE2306">
        <w:rPr>
          <w:rFonts w:ascii="Cambria" w:hAnsi="Cambria"/>
          <w:noProof/>
        </w:rPr>
        <w:t xml:space="preserve">Black, Julia, Lodge, Martin &amp; Thatcher, Mark (Eds.) (2005) </w:t>
      </w:r>
      <w:r w:rsidRPr="00DE2306">
        <w:rPr>
          <w:rFonts w:ascii="Cambria" w:hAnsi="Cambria"/>
          <w:i/>
          <w:noProof/>
        </w:rPr>
        <w:t xml:space="preserve">Regulatory Innovation: A Comparative Analysis, </w:t>
      </w:r>
      <w:r w:rsidRPr="00DE2306">
        <w:rPr>
          <w:rFonts w:ascii="Cambria" w:hAnsi="Cambria"/>
          <w:noProof/>
        </w:rPr>
        <w:t>Cheltenham, Edward Elgar.</w:t>
      </w:r>
      <w:bookmarkEnd w:id="7"/>
    </w:p>
    <w:p w14:paraId="5383C721" w14:textId="77777777" w:rsidR="00DE2306" w:rsidRPr="00DE2306" w:rsidRDefault="00DE2306" w:rsidP="00462D89">
      <w:pPr>
        <w:spacing w:before="0" w:after="120" w:line="240" w:lineRule="auto"/>
        <w:ind w:left="720" w:hanging="720"/>
        <w:rPr>
          <w:rFonts w:ascii="Cambria" w:hAnsi="Cambria"/>
          <w:noProof/>
        </w:rPr>
      </w:pPr>
      <w:bookmarkStart w:id="8" w:name="_ENREF_8"/>
      <w:r w:rsidRPr="00DE2306">
        <w:rPr>
          <w:rFonts w:ascii="Cambria" w:hAnsi="Cambria"/>
          <w:noProof/>
        </w:rPr>
        <w:t xml:space="preserve">Block, Fred (2008) Swimming Against the Current: The Rise of a Hidden Developmental State in the United States. </w:t>
      </w:r>
      <w:r w:rsidRPr="00DE2306">
        <w:rPr>
          <w:rFonts w:ascii="Cambria" w:hAnsi="Cambria"/>
          <w:i/>
          <w:noProof/>
        </w:rPr>
        <w:t>Politics and Society,</w:t>
      </w:r>
      <w:r w:rsidRPr="00DE2306">
        <w:rPr>
          <w:rFonts w:ascii="Cambria" w:hAnsi="Cambria"/>
          <w:noProof/>
        </w:rPr>
        <w:t xml:space="preserve"> 36</w:t>
      </w:r>
      <w:r w:rsidRPr="00DE2306">
        <w:rPr>
          <w:rFonts w:ascii="Cambria" w:hAnsi="Cambria"/>
          <w:b/>
          <w:noProof/>
        </w:rPr>
        <w:t>,</w:t>
      </w:r>
      <w:r w:rsidRPr="00DE2306">
        <w:rPr>
          <w:rFonts w:ascii="Cambria" w:hAnsi="Cambria"/>
          <w:noProof/>
        </w:rPr>
        <w:t xml:space="preserve"> 2, 169-206.</w:t>
      </w:r>
      <w:bookmarkEnd w:id="8"/>
    </w:p>
    <w:p w14:paraId="6D4C7079" w14:textId="77777777" w:rsidR="00DE2306" w:rsidRPr="00DE2306" w:rsidRDefault="00DE2306" w:rsidP="00462D89">
      <w:pPr>
        <w:spacing w:before="0" w:after="120" w:line="240" w:lineRule="auto"/>
        <w:ind w:left="720" w:hanging="720"/>
        <w:rPr>
          <w:rFonts w:ascii="Cambria" w:hAnsi="Cambria"/>
          <w:noProof/>
        </w:rPr>
      </w:pPr>
      <w:bookmarkStart w:id="9" w:name="_ENREF_9"/>
      <w:r w:rsidRPr="00DE2306">
        <w:rPr>
          <w:rFonts w:ascii="Cambria" w:hAnsi="Cambria"/>
          <w:noProof/>
        </w:rPr>
        <w:t xml:space="preserve">Blyth, Mark (2013) Paradigms and Paradox: The Politics of Economic Ideas in Two Moments of Crisis. </w:t>
      </w:r>
      <w:r w:rsidRPr="00DE2306">
        <w:rPr>
          <w:rFonts w:ascii="Cambria" w:hAnsi="Cambria"/>
          <w:i/>
          <w:noProof/>
        </w:rPr>
        <w:t>Governance,</w:t>
      </w:r>
      <w:r w:rsidRPr="00DE2306">
        <w:rPr>
          <w:rFonts w:ascii="Cambria" w:hAnsi="Cambria"/>
          <w:noProof/>
        </w:rPr>
        <w:t xml:space="preserve"> 26</w:t>
      </w:r>
      <w:r w:rsidRPr="00DE2306">
        <w:rPr>
          <w:rFonts w:ascii="Cambria" w:hAnsi="Cambria"/>
          <w:b/>
          <w:noProof/>
        </w:rPr>
        <w:t>,</w:t>
      </w:r>
      <w:r w:rsidRPr="00DE2306">
        <w:rPr>
          <w:rFonts w:ascii="Cambria" w:hAnsi="Cambria"/>
          <w:noProof/>
        </w:rPr>
        <w:t xml:space="preserve"> 2, 197-215.</w:t>
      </w:r>
      <w:bookmarkEnd w:id="9"/>
    </w:p>
    <w:p w14:paraId="422A590D" w14:textId="77777777" w:rsidR="00DE2306" w:rsidRPr="00DE2306" w:rsidRDefault="00DE2306" w:rsidP="00462D89">
      <w:pPr>
        <w:spacing w:before="0" w:after="120" w:line="240" w:lineRule="auto"/>
        <w:ind w:left="720" w:hanging="720"/>
        <w:rPr>
          <w:rFonts w:ascii="Cambria" w:hAnsi="Cambria"/>
          <w:noProof/>
        </w:rPr>
      </w:pPr>
      <w:bookmarkStart w:id="10" w:name="_ENREF_10"/>
      <w:r w:rsidRPr="00DE2306">
        <w:rPr>
          <w:rFonts w:ascii="Cambria" w:hAnsi="Cambria"/>
          <w:noProof/>
        </w:rPr>
        <w:t xml:space="preserve">Boerzel, Tanja (2007) State Capacity and the Emergence of New Modes of Governance. </w:t>
      </w:r>
      <w:r w:rsidRPr="00DE2306">
        <w:rPr>
          <w:rFonts w:ascii="Cambria" w:hAnsi="Cambria"/>
          <w:i/>
          <w:noProof/>
        </w:rPr>
        <w:t>NewGov.</w:t>
      </w:r>
      <w:r w:rsidRPr="00DE2306">
        <w:rPr>
          <w:rFonts w:ascii="Cambria" w:hAnsi="Cambria"/>
          <w:noProof/>
        </w:rPr>
        <w:t xml:space="preserve"> Berlin, Free University of Berlin.</w:t>
      </w:r>
      <w:bookmarkEnd w:id="10"/>
    </w:p>
    <w:p w14:paraId="3D6F3DA0" w14:textId="77777777" w:rsidR="00DE2306" w:rsidRPr="00DE2306" w:rsidRDefault="00DE2306" w:rsidP="00462D89">
      <w:pPr>
        <w:spacing w:before="0" w:after="120" w:line="240" w:lineRule="auto"/>
        <w:ind w:left="720" w:hanging="720"/>
        <w:rPr>
          <w:rFonts w:ascii="Cambria" w:hAnsi="Cambria"/>
          <w:noProof/>
        </w:rPr>
      </w:pPr>
      <w:bookmarkStart w:id="11" w:name="_ENREF_11"/>
      <w:r w:rsidRPr="00DE2306">
        <w:rPr>
          <w:rFonts w:ascii="Cambria" w:hAnsi="Cambria"/>
          <w:noProof/>
        </w:rPr>
        <w:t xml:space="preserve">Braithwaite, John (2000) The New Regulatory State and the Transformation of Criminology. </w:t>
      </w:r>
      <w:r w:rsidRPr="00DE2306">
        <w:rPr>
          <w:rFonts w:ascii="Cambria" w:hAnsi="Cambria"/>
          <w:i/>
          <w:noProof/>
        </w:rPr>
        <w:t>British Journal of Criminology,</w:t>
      </w:r>
      <w:r w:rsidRPr="00DE2306">
        <w:rPr>
          <w:rFonts w:ascii="Cambria" w:hAnsi="Cambria"/>
          <w:noProof/>
        </w:rPr>
        <w:t xml:space="preserve"> 40222-238.</w:t>
      </w:r>
      <w:bookmarkEnd w:id="11"/>
    </w:p>
    <w:p w14:paraId="08DA5767" w14:textId="77777777" w:rsidR="00DE2306" w:rsidRPr="00DE2306" w:rsidRDefault="00DE2306" w:rsidP="00462D89">
      <w:pPr>
        <w:spacing w:before="0" w:after="120" w:line="240" w:lineRule="auto"/>
        <w:ind w:left="720" w:hanging="720"/>
        <w:rPr>
          <w:rFonts w:ascii="Cambria" w:hAnsi="Cambria"/>
          <w:noProof/>
        </w:rPr>
      </w:pPr>
      <w:bookmarkStart w:id="12" w:name="_ENREF_12"/>
      <w:r w:rsidRPr="00DE2306">
        <w:rPr>
          <w:rFonts w:ascii="Cambria" w:hAnsi="Cambria"/>
          <w:noProof/>
        </w:rPr>
        <w:t xml:space="preserve">Byrne, Elaine (2012) </w:t>
      </w:r>
      <w:r w:rsidRPr="00DE2306">
        <w:rPr>
          <w:rFonts w:ascii="Cambria" w:hAnsi="Cambria"/>
          <w:i/>
          <w:noProof/>
        </w:rPr>
        <w:t xml:space="preserve">Political Corruption in Ireland 1922-2010: A Crooked Harp?, </w:t>
      </w:r>
      <w:r w:rsidRPr="00DE2306">
        <w:rPr>
          <w:rFonts w:ascii="Cambria" w:hAnsi="Cambria"/>
          <w:noProof/>
        </w:rPr>
        <w:t>Manchester, Manchester University Press.</w:t>
      </w:r>
      <w:bookmarkEnd w:id="12"/>
    </w:p>
    <w:p w14:paraId="63FCD876" w14:textId="41B7110B" w:rsidR="00DE2306" w:rsidRPr="00DE2306" w:rsidRDefault="00DE2306" w:rsidP="00462D89">
      <w:pPr>
        <w:spacing w:before="0" w:after="120" w:line="240" w:lineRule="auto"/>
        <w:ind w:left="720" w:hanging="720"/>
        <w:rPr>
          <w:rFonts w:ascii="Cambria" w:hAnsi="Cambria"/>
          <w:noProof/>
        </w:rPr>
      </w:pPr>
      <w:bookmarkStart w:id="13" w:name="_ENREF_13"/>
      <w:r w:rsidRPr="00DE2306">
        <w:rPr>
          <w:rFonts w:ascii="Cambria" w:hAnsi="Cambria"/>
          <w:noProof/>
        </w:rPr>
        <w:t>Callan, Tim, Keane, Claire, Savage, Michael &amp; Walsh, John R. (2014) Distributional Impact of Tax, Welfare and Public Service Pay Policies: Budget 2014 and Budgets 2009-2014, Economic and Social Research Institute, QEC Winter 2013, https://</w:t>
      </w:r>
      <w:hyperlink r:id="rId15" w:history="1">
        <w:r w:rsidRPr="00DE2306">
          <w:rPr>
            <w:rStyle w:val="Hyperlink"/>
            <w:noProof/>
          </w:rPr>
          <w:t>http://www.esri.ie/UserFiles/publications/QEC2013Win_SA_Callan.pdf</w:t>
        </w:r>
      </w:hyperlink>
      <w:r w:rsidRPr="00DE2306">
        <w:rPr>
          <w:rFonts w:ascii="Cambria" w:hAnsi="Cambria"/>
          <w:noProof/>
        </w:rPr>
        <w:t>.</w:t>
      </w:r>
      <w:bookmarkEnd w:id="13"/>
    </w:p>
    <w:p w14:paraId="57C533DE" w14:textId="77777777" w:rsidR="00DE2306" w:rsidRPr="00DE2306" w:rsidRDefault="00DE2306" w:rsidP="00462D89">
      <w:pPr>
        <w:spacing w:before="0" w:after="120" w:line="240" w:lineRule="auto"/>
        <w:ind w:left="720" w:hanging="720"/>
        <w:rPr>
          <w:rFonts w:ascii="Cambria" w:hAnsi="Cambria"/>
          <w:noProof/>
        </w:rPr>
      </w:pPr>
      <w:bookmarkStart w:id="14" w:name="_ENREF_14"/>
      <w:r w:rsidRPr="00DE2306">
        <w:rPr>
          <w:rFonts w:ascii="Cambria" w:hAnsi="Cambria"/>
          <w:noProof/>
        </w:rPr>
        <w:t xml:space="preserve">Cerny, Philip G. (1997) Paradoxes of the Competition State: The Dynamics of Political Globalization. </w:t>
      </w:r>
      <w:r w:rsidRPr="00DE2306">
        <w:rPr>
          <w:rFonts w:ascii="Cambria" w:hAnsi="Cambria"/>
          <w:i/>
          <w:noProof/>
        </w:rPr>
        <w:t>Government and Opposition,</w:t>
      </w:r>
      <w:r w:rsidRPr="00DE2306">
        <w:rPr>
          <w:rFonts w:ascii="Cambria" w:hAnsi="Cambria"/>
          <w:noProof/>
        </w:rPr>
        <w:t xml:space="preserve"> 32</w:t>
      </w:r>
      <w:r w:rsidRPr="00DE2306">
        <w:rPr>
          <w:rFonts w:ascii="Cambria" w:hAnsi="Cambria"/>
          <w:b/>
          <w:noProof/>
        </w:rPr>
        <w:t>,</w:t>
      </w:r>
      <w:r w:rsidRPr="00DE2306">
        <w:rPr>
          <w:rFonts w:ascii="Cambria" w:hAnsi="Cambria"/>
          <w:noProof/>
        </w:rPr>
        <w:t xml:space="preserve"> 2, 251- 274.</w:t>
      </w:r>
      <w:bookmarkEnd w:id="14"/>
    </w:p>
    <w:p w14:paraId="35B3FCE4" w14:textId="77777777" w:rsidR="00DE2306" w:rsidRPr="00DE2306" w:rsidRDefault="00DE2306" w:rsidP="00462D89">
      <w:pPr>
        <w:spacing w:before="0" w:after="120" w:line="240" w:lineRule="auto"/>
        <w:ind w:left="720" w:hanging="720"/>
        <w:rPr>
          <w:rFonts w:ascii="Cambria" w:hAnsi="Cambria"/>
          <w:noProof/>
        </w:rPr>
      </w:pPr>
      <w:bookmarkStart w:id="15" w:name="_ENREF_15"/>
      <w:r w:rsidRPr="00DE2306">
        <w:rPr>
          <w:rFonts w:ascii="Cambria" w:hAnsi="Cambria"/>
          <w:noProof/>
        </w:rPr>
        <w:t xml:space="preserve">Christensen, Tom &amp; Laegreid, Per (2007) Introduction, in Christensen, T. &amp; Laegreid, P. (Eds.) </w:t>
      </w:r>
      <w:r w:rsidRPr="00DE2306">
        <w:rPr>
          <w:rFonts w:ascii="Cambria" w:hAnsi="Cambria"/>
          <w:i/>
          <w:noProof/>
        </w:rPr>
        <w:t>Transcending New Public Management: The Transformation of Public Sector Reform.</w:t>
      </w:r>
      <w:r w:rsidRPr="00DE2306">
        <w:rPr>
          <w:rFonts w:ascii="Cambria" w:hAnsi="Cambria"/>
          <w:noProof/>
        </w:rPr>
        <w:t xml:space="preserve"> Aldershot, Ashgate, 1-16. </w:t>
      </w:r>
      <w:bookmarkEnd w:id="15"/>
    </w:p>
    <w:p w14:paraId="49572477" w14:textId="0327E79D" w:rsidR="00DE2306" w:rsidRPr="00DE2306" w:rsidRDefault="00DE2306" w:rsidP="00462D89">
      <w:pPr>
        <w:spacing w:before="0" w:after="120" w:line="240" w:lineRule="auto"/>
        <w:ind w:left="720" w:hanging="720"/>
        <w:rPr>
          <w:rFonts w:ascii="Cambria" w:hAnsi="Cambria"/>
          <w:noProof/>
        </w:rPr>
      </w:pPr>
      <w:bookmarkStart w:id="16" w:name="_ENREF_16"/>
      <w:r w:rsidRPr="00DE2306">
        <w:rPr>
          <w:rFonts w:ascii="Cambria" w:hAnsi="Cambria"/>
          <w:noProof/>
        </w:rPr>
        <w:t xml:space="preserve">Clarke, Blanaid &amp; Hardiman, Niamh (2012) Crisis in the Irish Banking System, in Konzelmann, Sue &amp; Fouvargue-Davies, Marc (Eds.) </w:t>
      </w:r>
      <w:r w:rsidRPr="00DE2306">
        <w:rPr>
          <w:rFonts w:ascii="Cambria" w:hAnsi="Cambria"/>
          <w:i/>
          <w:noProof/>
        </w:rPr>
        <w:t>Banking Systems in the Crisis: the Faces of Liberal Capitalism.</w:t>
      </w:r>
      <w:r w:rsidRPr="00DE2306">
        <w:rPr>
          <w:rFonts w:ascii="Cambria" w:hAnsi="Cambria"/>
          <w:noProof/>
        </w:rPr>
        <w:t xml:space="preserve"> Oxford, Routledge, 107-133. </w:t>
      </w:r>
      <w:bookmarkEnd w:id="16"/>
      <w:r>
        <w:rPr>
          <w:rFonts w:ascii="Cambria" w:hAnsi="Cambria"/>
          <w:noProof/>
        </w:rPr>
        <w:fldChar w:fldCharType="begin"/>
      </w:r>
      <w:r>
        <w:rPr>
          <w:rFonts w:ascii="Cambria" w:hAnsi="Cambria"/>
          <w:noProof/>
        </w:rPr>
        <w:instrText xml:space="preserve"> HYPERLINK "http://www.ucd.ie/geary/static/publications/workingpapers/gearywp201203.pdf" </w:instrText>
      </w:r>
      <w:r>
        <w:rPr>
          <w:rFonts w:ascii="Cambria" w:hAnsi="Cambria"/>
          <w:noProof/>
        </w:rPr>
        <w:fldChar w:fldCharType="separate"/>
      </w:r>
      <w:r w:rsidRPr="00DE2306">
        <w:rPr>
          <w:rStyle w:val="Hyperlink"/>
          <w:noProof/>
        </w:rPr>
        <w:t>http://www.ucd.ie/geary/static/publications/workingpapers/gearywp201203.pdf</w:t>
      </w:r>
      <w:r>
        <w:rPr>
          <w:rFonts w:ascii="Cambria" w:hAnsi="Cambria"/>
          <w:noProof/>
        </w:rPr>
        <w:fldChar w:fldCharType="end"/>
      </w:r>
    </w:p>
    <w:p w14:paraId="34ABAE98" w14:textId="4EB62667" w:rsidR="00DE2306" w:rsidRPr="00DE2306" w:rsidRDefault="00DE2306" w:rsidP="00462D89">
      <w:pPr>
        <w:spacing w:before="0" w:after="120" w:line="240" w:lineRule="auto"/>
        <w:ind w:left="720" w:hanging="720"/>
        <w:rPr>
          <w:rFonts w:ascii="Cambria" w:hAnsi="Cambria"/>
          <w:noProof/>
        </w:rPr>
      </w:pPr>
      <w:bookmarkStart w:id="17" w:name="_ENREF_17"/>
      <w:r w:rsidRPr="00DE2306">
        <w:rPr>
          <w:rFonts w:ascii="Cambria" w:hAnsi="Cambria"/>
          <w:noProof/>
        </w:rPr>
        <w:t xml:space="preserve">COST-CRIPO (2007-11) COST Action ISO601: Comparative Research into Current Trends in Public Sector Organization - CRIPO, </w:t>
      </w:r>
      <w:hyperlink r:id="rId16" w:history="1">
        <w:r w:rsidRPr="00DE2306">
          <w:rPr>
            <w:rStyle w:val="Hyperlink"/>
            <w:noProof/>
          </w:rPr>
          <w:t>http://soc.kuleuven.be/io/cost/</w:t>
        </w:r>
      </w:hyperlink>
      <w:r w:rsidRPr="00DE2306">
        <w:rPr>
          <w:rFonts w:ascii="Cambria" w:hAnsi="Cambria"/>
          <w:noProof/>
        </w:rPr>
        <w:t>.</w:t>
      </w:r>
      <w:bookmarkEnd w:id="17"/>
    </w:p>
    <w:p w14:paraId="2D5EC9AA" w14:textId="77777777" w:rsidR="00DE2306" w:rsidRPr="00DE2306" w:rsidRDefault="00DE2306" w:rsidP="00462D89">
      <w:pPr>
        <w:spacing w:before="0" w:after="120" w:line="240" w:lineRule="auto"/>
        <w:ind w:left="720" w:hanging="720"/>
        <w:rPr>
          <w:rFonts w:ascii="Cambria" w:hAnsi="Cambria"/>
          <w:noProof/>
        </w:rPr>
      </w:pPr>
      <w:bookmarkStart w:id="18" w:name="_ENREF_18"/>
      <w:r w:rsidRPr="00DE2306">
        <w:rPr>
          <w:rFonts w:ascii="Cambria" w:hAnsi="Cambria"/>
          <w:noProof/>
        </w:rPr>
        <w:t xml:space="preserve">Crouch, Colin (2005) </w:t>
      </w:r>
      <w:r w:rsidRPr="00DE2306">
        <w:rPr>
          <w:rFonts w:ascii="Cambria" w:hAnsi="Cambria"/>
          <w:i/>
          <w:noProof/>
        </w:rPr>
        <w:t xml:space="preserve">Capitalist Diversity and Change: Recombinant Governance and Institutional Entrepreneurs, </w:t>
      </w:r>
      <w:r w:rsidRPr="00DE2306">
        <w:rPr>
          <w:rFonts w:ascii="Cambria" w:hAnsi="Cambria"/>
          <w:noProof/>
        </w:rPr>
        <w:t>Oxford, Oxford University Press.</w:t>
      </w:r>
      <w:bookmarkEnd w:id="18"/>
    </w:p>
    <w:p w14:paraId="483FE6F4" w14:textId="77777777" w:rsidR="00DE2306" w:rsidRPr="00DE2306" w:rsidRDefault="00DE2306" w:rsidP="00462D89">
      <w:pPr>
        <w:spacing w:before="0" w:after="120" w:line="240" w:lineRule="auto"/>
        <w:ind w:left="720" w:hanging="720"/>
        <w:rPr>
          <w:rFonts w:ascii="Cambria" w:hAnsi="Cambria"/>
          <w:noProof/>
        </w:rPr>
      </w:pPr>
      <w:bookmarkStart w:id="19" w:name="_ENREF_19"/>
      <w:r w:rsidRPr="00DE2306">
        <w:rPr>
          <w:rFonts w:ascii="Cambria" w:hAnsi="Cambria"/>
          <w:noProof/>
        </w:rPr>
        <w:t xml:space="preserve">Crouch, Colin (2011) </w:t>
      </w:r>
      <w:r w:rsidRPr="00DE2306">
        <w:rPr>
          <w:rFonts w:ascii="Cambria" w:hAnsi="Cambria"/>
          <w:i/>
          <w:noProof/>
        </w:rPr>
        <w:t xml:space="preserve">The Strange Non-Death of Neoliberalism, </w:t>
      </w:r>
      <w:r w:rsidRPr="00DE2306">
        <w:rPr>
          <w:rFonts w:ascii="Cambria" w:hAnsi="Cambria"/>
          <w:noProof/>
        </w:rPr>
        <w:t>Oxford, Polity.</w:t>
      </w:r>
      <w:bookmarkEnd w:id="19"/>
    </w:p>
    <w:p w14:paraId="0C02482E" w14:textId="438E92A3" w:rsidR="00DE2306" w:rsidRPr="00DE2306" w:rsidRDefault="00DE2306" w:rsidP="00462D89">
      <w:pPr>
        <w:spacing w:before="0" w:after="120" w:line="240" w:lineRule="auto"/>
        <w:ind w:left="720" w:hanging="720"/>
        <w:rPr>
          <w:rFonts w:ascii="Cambria" w:hAnsi="Cambria"/>
          <w:noProof/>
        </w:rPr>
      </w:pPr>
      <w:bookmarkStart w:id="20" w:name="_ENREF_20"/>
      <w:r w:rsidRPr="00DE2306">
        <w:rPr>
          <w:rFonts w:ascii="Cambria" w:hAnsi="Cambria"/>
          <w:noProof/>
        </w:rPr>
        <w:t xml:space="preserve">Dellepiane-Avellaneda, Sebastian &amp; Hardiman, Niamh (2012) The New Politics of Austerity: Fiscal Responses to the Economic Crisis in Ireland and Spain, UCD Geary Institute, Geary Working Paper 2012/07, </w:t>
      </w:r>
      <w:hyperlink r:id="rId17" w:history="1">
        <w:r w:rsidRPr="00DE2306">
          <w:rPr>
            <w:rStyle w:val="Hyperlink"/>
            <w:noProof/>
          </w:rPr>
          <w:t>http://ideas.repec.org/p/ucd/wpaper/201207.html</w:t>
        </w:r>
      </w:hyperlink>
      <w:r w:rsidRPr="00DE2306">
        <w:rPr>
          <w:rFonts w:ascii="Cambria" w:hAnsi="Cambria"/>
          <w:noProof/>
        </w:rPr>
        <w:t>.</w:t>
      </w:r>
      <w:bookmarkEnd w:id="20"/>
    </w:p>
    <w:p w14:paraId="2DEE6C09" w14:textId="77777777" w:rsidR="00DE2306" w:rsidRPr="00DE2306" w:rsidRDefault="00DE2306" w:rsidP="00462D89">
      <w:pPr>
        <w:spacing w:before="0" w:after="120" w:line="240" w:lineRule="auto"/>
        <w:ind w:left="720" w:hanging="720"/>
        <w:rPr>
          <w:rFonts w:ascii="Cambria" w:hAnsi="Cambria"/>
          <w:noProof/>
        </w:rPr>
      </w:pPr>
      <w:bookmarkStart w:id="21" w:name="_ENREF_21"/>
      <w:r w:rsidRPr="00DE2306">
        <w:rPr>
          <w:rFonts w:ascii="Cambria" w:hAnsi="Cambria"/>
          <w:noProof/>
        </w:rPr>
        <w:t xml:space="preserve">Dunleavy, Patrick (1989a) The Architecture of the British Central State, Part 1: Framework for Analysis. </w:t>
      </w:r>
      <w:r w:rsidRPr="00DE2306">
        <w:rPr>
          <w:rFonts w:ascii="Cambria" w:hAnsi="Cambria"/>
          <w:i/>
          <w:noProof/>
        </w:rPr>
        <w:t>Public Administration,</w:t>
      </w:r>
      <w:r w:rsidRPr="00DE2306">
        <w:rPr>
          <w:rFonts w:ascii="Cambria" w:hAnsi="Cambria"/>
          <w:noProof/>
        </w:rPr>
        <w:t xml:space="preserve"> 67</w:t>
      </w:r>
      <w:r w:rsidRPr="00DE2306">
        <w:rPr>
          <w:rFonts w:ascii="Cambria" w:hAnsi="Cambria"/>
          <w:b/>
          <w:noProof/>
        </w:rPr>
        <w:t>,</w:t>
      </w:r>
      <w:r w:rsidRPr="00DE2306">
        <w:rPr>
          <w:rFonts w:ascii="Cambria" w:hAnsi="Cambria"/>
          <w:noProof/>
        </w:rPr>
        <w:t xml:space="preserve"> 3, 249-275.</w:t>
      </w:r>
      <w:bookmarkEnd w:id="21"/>
    </w:p>
    <w:p w14:paraId="2D31796D" w14:textId="77777777" w:rsidR="00DE2306" w:rsidRPr="00DE2306" w:rsidRDefault="00DE2306" w:rsidP="00462D89">
      <w:pPr>
        <w:spacing w:before="0" w:after="120" w:line="240" w:lineRule="auto"/>
        <w:ind w:left="720" w:hanging="720"/>
        <w:rPr>
          <w:rFonts w:ascii="Cambria" w:hAnsi="Cambria"/>
          <w:noProof/>
        </w:rPr>
      </w:pPr>
      <w:bookmarkStart w:id="22" w:name="_ENREF_22"/>
      <w:r w:rsidRPr="00DE2306">
        <w:rPr>
          <w:rFonts w:ascii="Cambria" w:hAnsi="Cambria"/>
          <w:noProof/>
        </w:rPr>
        <w:t xml:space="preserve">Dunleavy, Patrick (1989b) The Architecture of the British Central State, Part II: Empirical Findings. </w:t>
      </w:r>
      <w:r w:rsidRPr="00DE2306">
        <w:rPr>
          <w:rFonts w:ascii="Cambria" w:hAnsi="Cambria"/>
          <w:i/>
          <w:noProof/>
        </w:rPr>
        <w:t>Public Administration,</w:t>
      </w:r>
      <w:r w:rsidRPr="00DE2306">
        <w:rPr>
          <w:rFonts w:ascii="Cambria" w:hAnsi="Cambria"/>
          <w:noProof/>
        </w:rPr>
        <w:t xml:space="preserve"> 67</w:t>
      </w:r>
      <w:r w:rsidRPr="00DE2306">
        <w:rPr>
          <w:rFonts w:ascii="Cambria" w:hAnsi="Cambria"/>
          <w:b/>
          <w:noProof/>
        </w:rPr>
        <w:t>,</w:t>
      </w:r>
      <w:r w:rsidRPr="00DE2306">
        <w:rPr>
          <w:rFonts w:ascii="Cambria" w:hAnsi="Cambria"/>
          <w:noProof/>
        </w:rPr>
        <w:t xml:space="preserve"> 4, 391-417.</w:t>
      </w:r>
      <w:bookmarkEnd w:id="22"/>
    </w:p>
    <w:p w14:paraId="11240247" w14:textId="77777777" w:rsidR="00DE2306" w:rsidRPr="00DE2306" w:rsidRDefault="00DE2306" w:rsidP="00462D89">
      <w:pPr>
        <w:spacing w:before="0" w:after="120" w:line="240" w:lineRule="auto"/>
        <w:ind w:left="720" w:hanging="720"/>
        <w:rPr>
          <w:rFonts w:ascii="Cambria" w:hAnsi="Cambria"/>
          <w:noProof/>
        </w:rPr>
      </w:pPr>
      <w:bookmarkStart w:id="23" w:name="_ENREF_23"/>
      <w:r w:rsidRPr="00DE2306">
        <w:rPr>
          <w:rFonts w:ascii="Cambria" w:hAnsi="Cambria"/>
          <w:noProof/>
        </w:rPr>
        <w:t xml:space="preserve">Edgeworth, Brendan (2003) </w:t>
      </w:r>
      <w:r w:rsidRPr="00DE2306">
        <w:rPr>
          <w:rFonts w:ascii="Cambria" w:hAnsi="Cambria"/>
          <w:i/>
          <w:noProof/>
        </w:rPr>
        <w:t xml:space="preserve">Law, Modernity, Postmodernity: Legal Change in the Contracting State, </w:t>
      </w:r>
      <w:r w:rsidRPr="00DE2306">
        <w:rPr>
          <w:rFonts w:ascii="Cambria" w:hAnsi="Cambria"/>
          <w:noProof/>
        </w:rPr>
        <w:t>Aldershot, Ashgate.</w:t>
      </w:r>
      <w:bookmarkEnd w:id="23"/>
    </w:p>
    <w:p w14:paraId="14258F50" w14:textId="77777777" w:rsidR="00DE2306" w:rsidRPr="00DE2306" w:rsidRDefault="00DE2306" w:rsidP="00462D89">
      <w:pPr>
        <w:spacing w:before="0" w:after="120" w:line="240" w:lineRule="auto"/>
        <w:ind w:left="720" w:hanging="720"/>
        <w:rPr>
          <w:rFonts w:ascii="Cambria" w:hAnsi="Cambria"/>
          <w:noProof/>
        </w:rPr>
      </w:pPr>
      <w:bookmarkStart w:id="24" w:name="_ENREF_24"/>
      <w:r w:rsidRPr="00DE2306">
        <w:rPr>
          <w:rFonts w:ascii="Cambria" w:hAnsi="Cambria"/>
          <w:noProof/>
        </w:rPr>
        <w:t xml:space="preserve">Ennser-Jedenastik, Laurenz (2014) Credibility Versus Control: Agency Independence and Partisan Influence in the Regulatory State. </w:t>
      </w:r>
      <w:r w:rsidRPr="00DE2306">
        <w:rPr>
          <w:rFonts w:ascii="Cambria" w:hAnsi="Cambria"/>
          <w:i/>
          <w:noProof/>
        </w:rPr>
        <w:t>Comparative Political Studies</w:t>
      </w:r>
      <w:r w:rsidRPr="00DE2306">
        <w:rPr>
          <w:rFonts w:ascii="Cambria" w:hAnsi="Cambria"/>
          <w:noProof/>
        </w:rPr>
        <w:t>.</w:t>
      </w:r>
      <w:bookmarkEnd w:id="24"/>
    </w:p>
    <w:p w14:paraId="5C54DF44" w14:textId="77777777" w:rsidR="00DE2306" w:rsidRPr="00DE2306" w:rsidRDefault="00DE2306" w:rsidP="00462D89">
      <w:pPr>
        <w:spacing w:before="0" w:after="120" w:line="240" w:lineRule="auto"/>
        <w:ind w:left="720" w:hanging="720"/>
        <w:rPr>
          <w:rFonts w:ascii="Cambria" w:hAnsi="Cambria"/>
          <w:noProof/>
        </w:rPr>
      </w:pPr>
      <w:bookmarkStart w:id="25" w:name="_ENREF_25"/>
      <w:r w:rsidRPr="00DE2306">
        <w:rPr>
          <w:rFonts w:ascii="Cambria" w:hAnsi="Cambria"/>
          <w:noProof/>
        </w:rPr>
        <w:t xml:space="preserve">Evans, Peter B. , Rueschemeyer, Dietrich &amp; Skocpol, Theda (Eds.) (1985) </w:t>
      </w:r>
      <w:r w:rsidRPr="00DE2306">
        <w:rPr>
          <w:rFonts w:ascii="Cambria" w:hAnsi="Cambria"/>
          <w:i/>
          <w:noProof/>
        </w:rPr>
        <w:t xml:space="preserve">Bringing the State Back In, </w:t>
      </w:r>
      <w:r w:rsidRPr="00DE2306">
        <w:rPr>
          <w:rFonts w:ascii="Cambria" w:hAnsi="Cambria"/>
          <w:noProof/>
        </w:rPr>
        <w:t>Cambridge, Cambridge University Press.</w:t>
      </w:r>
      <w:bookmarkEnd w:id="25"/>
    </w:p>
    <w:p w14:paraId="18E67586" w14:textId="77777777" w:rsidR="00DE2306" w:rsidRPr="00DE2306" w:rsidRDefault="00DE2306" w:rsidP="00462D89">
      <w:pPr>
        <w:spacing w:before="0" w:after="120" w:line="240" w:lineRule="auto"/>
        <w:ind w:left="720" w:hanging="720"/>
        <w:rPr>
          <w:rFonts w:ascii="Cambria" w:hAnsi="Cambria"/>
          <w:noProof/>
        </w:rPr>
      </w:pPr>
      <w:bookmarkStart w:id="26" w:name="_ENREF_26"/>
      <w:r w:rsidRPr="00DE2306">
        <w:rPr>
          <w:rFonts w:ascii="Cambria" w:hAnsi="Cambria"/>
          <w:noProof/>
        </w:rPr>
        <w:t xml:space="preserve">Flinders, Matthew (2008) The Future of the State. </w:t>
      </w:r>
      <w:r w:rsidRPr="00DE2306">
        <w:rPr>
          <w:rFonts w:ascii="Cambria" w:hAnsi="Cambria"/>
          <w:i/>
          <w:noProof/>
        </w:rPr>
        <w:t>Political Quarterly,</w:t>
      </w:r>
      <w:r w:rsidRPr="00DE2306">
        <w:rPr>
          <w:rFonts w:ascii="Cambria" w:hAnsi="Cambria"/>
          <w:noProof/>
        </w:rPr>
        <w:t xml:space="preserve"> 79</w:t>
      </w:r>
      <w:r w:rsidRPr="00DE2306">
        <w:rPr>
          <w:rFonts w:ascii="Cambria" w:hAnsi="Cambria"/>
          <w:b/>
          <w:noProof/>
        </w:rPr>
        <w:t>,</w:t>
      </w:r>
      <w:r w:rsidRPr="00DE2306">
        <w:rPr>
          <w:rFonts w:ascii="Cambria" w:hAnsi="Cambria"/>
          <w:noProof/>
        </w:rPr>
        <w:t xml:space="preserve"> s1, 19-40.</w:t>
      </w:r>
      <w:bookmarkEnd w:id="26"/>
    </w:p>
    <w:p w14:paraId="4F54BCD5" w14:textId="77777777" w:rsidR="00DE2306" w:rsidRPr="00DE2306" w:rsidRDefault="00DE2306" w:rsidP="00462D89">
      <w:pPr>
        <w:spacing w:before="0" w:after="120" w:line="240" w:lineRule="auto"/>
        <w:ind w:left="720" w:hanging="720"/>
        <w:rPr>
          <w:rFonts w:ascii="Cambria" w:hAnsi="Cambria"/>
          <w:noProof/>
        </w:rPr>
      </w:pPr>
      <w:bookmarkStart w:id="27" w:name="_ENREF_27"/>
      <w:r w:rsidRPr="00DE2306">
        <w:rPr>
          <w:rFonts w:ascii="Cambria" w:hAnsi="Cambria"/>
          <w:noProof/>
        </w:rPr>
        <w:t xml:space="preserve">Freeman, Jody (2000) The Contracting State. </w:t>
      </w:r>
      <w:r w:rsidRPr="00DE2306">
        <w:rPr>
          <w:rFonts w:ascii="Cambria" w:hAnsi="Cambria"/>
          <w:i/>
          <w:noProof/>
        </w:rPr>
        <w:t>Florida State University Law Review,</w:t>
      </w:r>
      <w:r w:rsidRPr="00DE2306">
        <w:rPr>
          <w:rFonts w:ascii="Cambria" w:hAnsi="Cambria"/>
          <w:noProof/>
        </w:rPr>
        <w:t xml:space="preserve"> 28155.</w:t>
      </w:r>
      <w:bookmarkEnd w:id="27"/>
    </w:p>
    <w:p w14:paraId="19D47D96" w14:textId="77777777" w:rsidR="00DE2306" w:rsidRPr="00DE2306" w:rsidRDefault="00DE2306" w:rsidP="00462D89">
      <w:pPr>
        <w:spacing w:before="0" w:after="120" w:line="240" w:lineRule="auto"/>
        <w:ind w:left="720" w:hanging="720"/>
        <w:rPr>
          <w:rFonts w:ascii="Cambria" w:hAnsi="Cambria"/>
          <w:noProof/>
        </w:rPr>
      </w:pPr>
      <w:bookmarkStart w:id="28" w:name="_ENREF_28"/>
      <w:r w:rsidRPr="00DE2306">
        <w:rPr>
          <w:rFonts w:ascii="Cambria" w:hAnsi="Cambria"/>
          <w:noProof/>
        </w:rPr>
        <w:t xml:space="preserve">Gilardi, Fabrizio (2008) </w:t>
      </w:r>
      <w:r w:rsidRPr="00DE2306">
        <w:rPr>
          <w:rFonts w:ascii="Cambria" w:hAnsi="Cambria"/>
          <w:i/>
          <w:noProof/>
        </w:rPr>
        <w:t xml:space="preserve">Delegation in the Regulatory State: Independent Regulatory Agencies in Western Europe, </w:t>
      </w:r>
      <w:r w:rsidRPr="00DE2306">
        <w:rPr>
          <w:rFonts w:ascii="Cambria" w:hAnsi="Cambria"/>
          <w:noProof/>
        </w:rPr>
        <w:t>Cheltenham, Edward Elgar.</w:t>
      </w:r>
      <w:bookmarkEnd w:id="28"/>
    </w:p>
    <w:p w14:paraId="1E613041" w14:textId="77777777" w:rsidR="00DE2306" w:rsidRPr="00DE2306" w:rsidRDefault="00DE2306" w:rsidP="00462D89">
      <w:pPr>
        <w:spacing w:before="0" w:after="120" w:line="240" w:lineRule="auto"/>
        <w:ind w:left="720" w:hanging="720"/>
        <w:rPr>
          <w:rFonts w:ascii="Cambria" w:hAnsi="Cambria"/>
          <w:noProof/>
        </w:rPr>
      </w:pPr>
      <w:bookmarkStart w:id="29" w:name="_ENREF_29"/>
      <w:r w:rsidRPr="00DE2306">
        <w:rPr>
          <w:rFonts w:ascii="Cambria" w:hAnsi="Cambria"/>
          <w:noProof/>
        </w:rPr>
        <w:t xml:space="preserve">Gingrich, Jane R. (2011) </w:t>
      </w:r>
      <w:r w:rsidRPr="00DE2306">
        <w:rPr>
          <w:rFonts w:ascii="Cambria" w:hAnsi="Cambria"/>
          <w:i/>
          <w:noProof/>
        </w:rPr>
        <w:t xml:space="preserve">Making Markets in the Welfare State: The Politics of Varying Market Reforms, </w:t>
      </w:r>
      <w:r w:rsidRPr="00DE2306">
        <w:rPr>
          <w:rFonts w:ascii="Cambria" w:hAnsi="Cambria"/>
          <w:noProof/>
        </w:rPr>
        <w:t>Cambridge, Cambridge University Press.</w:t>
      </w:r>
      <w:bookmarkEnd w:id="29"/>
    </w:p>
    <w:p w14:paraId="25BD649E" w14:textId="77777777" w:rsidR="00DE2306" w:rsidRPr="00DE2306" w:rsidRDefault="00DE2306" w:rsidP="00462D89">
      <w:pPr>
        <w:spacing w:before="0" w:after="120" w:line="240" w:lineRule="auto"/>
        <w:ind w:left="720" w:hanging="720"/>
        <w:rPr>
          <w:rFonts w:ascii="Cambria" w:hAnsi="Cambria"/>
          <w:noProof/>
        </w:rPr>
      </w:pPr>
      <w:bookmarkStart w:id="30" w:name="_ENREF_30"/>
      <w:r w:rsidRPr="00DE2306">
        <w:rPr>
          <w:rFonts w:ascii="Cambria" w:hAnsi="Cambria"/>
          <w:noProof/>
        </w:rPr>
        <w:t xml:space="preserve">Glaeser, Edward L &amp; Shleifer, Andrei (2001) The Rise of the Regulatory State. </w:t>
      </w:r>
      <w:r w:rsidRPr="00DE2306">
        <w:rPr>
          <w:rFonts w:ascii="Cambria" w:hAnsi="Cambria"/>
          <w:i/>
          <w:noProof/>
        </w:rPr>
        <w:t>Harvard Insitute of Economic Research.</w:t>
      </w:r>
      <w:r w:rsidRPr="00DE2306">
        <w:rPr>
          <w:rFonts w:ascii="Cambria" w:hAnsi="Cambria"/>
          <w:noProof/>
        </w:rPr>
        <w:t xml:space="preserve"> Cambridge, Mass.</w:t>
      </w:r>
      <w:bookmarkEnd w:id="30"/>
    </w:p>
    <w:p w14:paraId="6F7A380B" w14:textId="77777777" w:rsidR="00DE2306" w:rsidRPr="00DE2306" w:rsidRDefault="00DE2306" w:rsidP="00462D89">
      <w:pPr>
        <w:spacing w:before="0" w:after="120" w:line="240" w:lineRule="auto"/>
        <w:ind w:left="720" w:hanging="720"/>
        <w:rPr>
          <w:rFonts w:ascii="Cambria" w:hAnsi="Cambria"/>
          <w:noProof/>
        </w:rPr>
      </w:pPr>
      <w:bookmarkStart w:id="31" w:name="_ENREF_31"/>
      <w:r w:rsidRPr="00DE2306">
        <w:rPr>
          <w:rFonts w:ascii="Cambria" w:hAnsi="Cambria"/>
          <w:noProof/>
        </w:rPr>
        <w:t xml:space="preserve">Goetz, Klaus H. (2008) Governance as a Path to Government. </w:t>
      </w:r>
      <w:r w:rsidRPr="00DE2306">
        <w:rPr>
          <w:rFonts w:ascii="Cambria" w:hAnsi="Cambria"/>
          <w:i/>
          <w:noProof/>
        </w:rPr>
        <w:t>West European Politics,</w:t>
      </w:r>
      <w:r w:rsidRPr="00DE2306">
        <w:rPr>
          <w:rFonts w:ascii="Cambria" w:hAnsi="Cambria"/>
          <w:noProof/>
        </w:rPr>
        <w:t xml:space="preserve"> 31</w:t>
      </w:r>
      <w:r w:rsidRPr="00DE2306">
        <w:rPr>
          <w:rFonts w:ascii="Cambria" w:hAnsi="Cambria"/>
          <w:b/>
          <w:noProof/>
        </w:rPr>
        <w:t>,</w:t>
      </w:r>
      <w:r w:rsidRPr="00DE2306">
        <w:rPr>
          <w:rFonts w:ascii="Cambria" w:hAnsi="Cambria"/>
          <w:noProof/>
        </w:rPr>
        <w:t xml:space="preserve"> 1-2, 258-279.</w:t>
      </w:r>
      <w:bookmarkEnd w:id="31"/>
    </w:p>
    <w:p w14:paraId="53386407" w14:textId="77777777" w:rsidR="00DE2306" w:rsidRPr="00DE2306" w:rsidRDefault="00DE2306" w:rsidP="00462D89">
      <w:pPr>
        <w:spacing w:before="0" w:after="120" w:line="240" w:lineRule="auto"/>
        <w:ind w:left="720" w:hanging="720"/>
        <w:rPr>
          <w:rFonts w:ascii="Cambria" w:hAnsi="Cambria"/>
          <w:noProof/>
        </w:rPr>
      </w:pPr>
      <w:bookmarkStart w:id="32" w:name="_ENREF_32"/>
      <w:r w:rsidRPr="00DE2306">
        <w:rPr>
          <w:rFonts w:ascii="Cambria" w:hAnsi="Cambria"/>
          <w:noProof/>
        </w:rPr>
        <w:t xml:space="preserve">Hall, Peter A. (2007) The Evolution of Varieties of Capitalism in Europe, in Hancké, Bob, Rhodes, Martin &amp; Thatcher, Mark (Eds.) </w:t>
      </w:r>
      <w:r w:rsidRPr="00DE2306">
        <w:rPr>
          <w:rFonts w:ascii="Cambria" w:hAnsi="Cambria"/>
          <w:i/>
          <w:noProof/>
        </w:rPr>
        <w:t>Beyond Varieties of Capitalism: Conflict, Contradictions, and Complementarities in the European Economy.</w:t>
      </w:r>
      <w:r w:rsidRPr="00DE2306">
        <w:rPr>
          <w:rFonts w:ascii="Cambria" w:hAnsi="Cambria"/>
          <w:noProof/>
        </w:rPr>
        <w:t xml:space="preserve"> Oxford, Oxford University Press, 39-86. </w:t>
      </w:r>
      <w:bookmarkEnd w:id="32"/>
    </w:p>
    <w:p w14:paraId="04D4DC0C" w14:textId="77777777" w:rsidR="00DE2306" w:rsidRPr="00DE2306" w:rsidRDefault="00DE2306" w:rsidP="00462D89">
      <w:pPr>
        <w:spacing w:before="0" w:after="120" w:line="240" w:lineRule="auto"/>
        <w:ind w:left="720" w:hanging="720"/>
        <w:rPr>
          <w:rFonts w:ascii="Cambria" w:hAnsi="Cambria"/>
          <w:noProof/>
        </w:rPr>
      </w:pPr>
      <w:bookmarkStart w:id="33" w:name="_ENREF_33"/>
      <w:r w:rsidRPr="00DE2306">
        <w:rPr>
          <w:rFonts w:ascii="Cambria" w:hAnsi="Cambria"/>
          <w:noProof/>
        </w:rPr>
        <w:t xml:space="preserve">Hall, Peter A. &amp; Soskice, David (2001) An Introduction to Varieties of Capitalism, in Hall, Peter A. &amp; Soskice, David (Eds.) </w:t>
      </w:r>
      <w:r w:rsidRPr="00DE2306">
        <w:rPr>
          <w:rFonts w:ascii="Cambria" w:hAnsi="Cambria"/>
          <w:i/>
          <w:noProof/>
        </w:rPr>
        <w:t>Varieties of Capitalism: the Institutional Foundations of Comparative Advantage.</w:t>
      </w:r>
      <w:r w:rsidRPr="00DE2306">
        <w:rPr>
          <w:rFonts w:ascii="Cambria" w:hAnsi="Cambria"/>
          <w:noProof/>
        </w:rPr>
        <w:t xml:space="preserve"> Oxford, Oxford University Press, 1-70. </w:t>
      </w:r>
      <w:bookmarkEnd w:id="33"/>
    </w:p>
    <w:p w14:paraId="1F1CE805" w14:textId="77777777" w:rsidR="00DE2306" w:rsidRPr="00DE2306" w:rsidRDefault="00DE2306" w:rsidP="00462D89">
      <w:pPr>
        <w:spacing w:before="0" w:after="120" w:line="240" w:lineRule="auto"/>
        <w:ind w:left="720" w:hanging="720"/>
        <w:rPr>
          <w:rFonts w:ascii="Cambria" w:hAnsi="Cambria"/>
          <w:noProof/>
        </w:rPr>
      </w:pPr>
      <w:bookmarkStart w:id="34" w:name="_ENREF_34"/>
      <w:r w:rsidRPr="00DE2306">
        <w:rPr>
          <w:rFonts w:ascii="Cambria" w:hAnsi="Cambria"/>
          <w:noProof/>
        </w:rPr>
        <w:t xml:space="preserve">Harden, Ian (1992) </w:t>
      </w:r>
      <w:r w:rsidRPr="00DE2306">
        <w:rPr>
          <w:rFonts w:ascii="Cambria" w:hAnsi="Cambria"/>
          <w:i/>
          <w:noProof/>
        </w:rPr>
        <w:t xml:space="preserve">The Contracting State, </w:t>
      </w:r>
      <w:r w:rsidRPr="00DE2306">
        <w:rPr>
          <w:rFonts w:ascii="Cambria" w:hAnsi="Cambria"/>
          <w:noProof/>
        </w:rPr>
        <w:t>Buckingham, Open University Press.</w:t>
      </w:r>
      <w:bookmarkEnd w:id="34"/>
    </w:p>
    <w:p w14:paraId="4E00BBA5" w14:textId="77777777" w:rsidR="00DE2306" w:rsidRPr="00DE2306" w:rsidRDefault="00DE2306" w:rsidP="00462D89">
      <w:pPr>
        <w:spacing w:before="0" w:after="120" w:line="240" w:lineRule="auto"/>
        <w:ind w:left="720" w:hanging="720"/>
        <w:rPr>
          <w:rFonts w:ascii="Cambria" w:hAnsi="Cambria"/>
          <w:noProof/>
        </w:rPr>
      </w:pPr>
      <w:bookmarkStart w:id="35" w:name="_ENREF_35"/>
      <w:r w:rsidRPr="00DE2306">
        <w:rPr>
          <w:rFonts w:ascii="Cambria" w:hAnsi="Cambria"/>
          <w:noProof/>
        </w:rPr>
        <w:t xml:space="preserve">Hardiman, Niamh (2012a) Governance and State Structures, in Levi-Faur, David (Ed.) </w:t>
      </w:r>
      <w:r w:rsidRPr="00DE2306">
        <w:rPr>
          <w:rFonts w:ascii="Cambria" w:hAnsi="Cambria"/>
          <w:i/>
          <w:noProof/>
        </w:rPr>
        <w:t>Oxford Handbook of Governance.</w:t>
      </w:r>
      <w:r w:rsidRPr="00DE2306">
        <w:rPr>
          <w:rFonts w:ascii="Cambria" w:hAnsi="Cambria"/>
          <w:noProof/>
        </w:rPr>
        <w:t xml:space="preserve"> Oxford OUP, 228-241. </w:t>
      </w:r>
      <w:bookmarkEnd w:id="35"/>
    </w:p>
    <w:p w14:paraId="4B3454B6" w14:textId="77777777" w:rsidR="00DE2306" w:rsidRPr="00DE2306" w:rsidRDefault="00DE2306" w:rsidP="00462D89">
      <w:pPr>
        <w:spacing w:before="0" w:after="120" w:line="240" w:lineRule="auto"/>
        <w:ind w:left="720" w:hanging="720"/>
        <w:rPr>
          <w:rFonts w:ascii="Cambria" w:hAnsi="Cambria"/>
          <w:noProof/>
        </w:rPr>
      </w:pPr>
      <w:bookmarkStart w:id="36" w:name="_ENREF_36"/>
      <w:r w:rsidRPr="00DE2306">
        <w:rPr>
          <w:rFonts w:ascii="Cambria" w:hAnsi="Cambria"/>
          <w:noProof/>
        </w:rPr>
        <w:t xml:space="preserve">Hardiman, Niamh (2012b) Introduction: Profiling Irish Governance, in Hardiman, Niamh (Ed.) </w:t>
      </w:r>
      <w:r w:rsidRPr="00DE2306">
        <w:rPr>
          <w:rFonts w:ascii="Cambria" w:hAnsi="Cambria"/>
          <w:i/>
          <w:noProof/>
        </w:rPr>
        <w:t>Irish Governance in Crisis.</w:t>
      </w:r>
      <w:r w:rsidRPr="00DE2306">
        <w:rPr>
          <w:rFonts w:ascii="Cambria" w:hAnsi="Cambria"/>
          <w:noProof/>
        </w:rPr>
        <w:t xml:space="preserve"> Manchester, Manchester University Press, 1-22. </w:t>
      </w:r>
      <w:bookmarkEnd w:id="36"/>
    </w:p>
    <w:p w14:paraId="3146B02F" w14:textId="77777777" w:rsidR="00DE2306" w:rsidRPr="00DE2306" w:rsidRDefault="00DE2306" w:rsidP="00462D89">
      <w:pPr>
        <w:spacing w:before="0" w:after="120" w:line="240" w:lineRule="auto"/>
        <w:ind w:left="720" w:hanging="720"/>
        <w:rPr>
          <w:rFonts w:ascii="Cambria" w:hAnsi="Cambria"/>
          <w:noProof/>
        </w:rPr>
      </w:pPr>
      <w:bookmarkStart w:id="37" w:name="_ENREF_37"/>
      <w:r w:rsidRPr="00DE2306">
        <w:rPr>
          <w:rFonts w:ascii="Cambria" w:hAnsi="Cambria"/>
          <w:noProof/>
        </w:rPr>
        <w:t xml:space="preserve">Hardiman, Niamh &amp; MacCarthaigh, Muiris (2011) The Un-Politics of New Public Management in Ireland, in Eymeri-Douzans, Jean-Michel &amp; Pierre, Jon (Eds.) </w:t>
      </w:r>
      <w:r w:rsidRPr="00DE2306">
        <w:rPr>
          <w:rFonts w:ascii="Cambria" w:hAnsi="Cambria"/>
          <w:i/>
          <w:noProof/>
        </w:rPr>
        <w:t>Administrative Reforms and Democratic Governance.</w:t>
      </w:r>
      <w:r w:rsidRPr="00DE2306">
        <w:rPr>
          <w:rFonts w:ascii="Cambria" w:hAnsi="Cambria"/>
          <w:noProof/>
        </w:rPr>
        <w:t xml:space="preserve"> London, Routledge, 55-67. </w:t>
      </w:r>
      <w:bookmarkEnd w:id="37"/>
    </w:p>
    <w:p w14:paraId="1136FA49" w14:textId="5217BB4C" w:rsidR="00DE2306" w:rsidRPr="00DE2306" w:rsidRDefault="00DE2306" w:rsidP="00462D89">
      <w:pPr>
        <w:spacing w:before="0" w:after="120" w:line="240" w:lineRule="auto"/>
        <w:ind w:left="720" w:hanging="720"/>
        <w:rPr>
          <w:rFonts w:ascii="Cambria" w:hAnsi="Cambria"/>
          <w:noProof/>
        </w:rPr>
      </w:pPr>
      <w:bookmarkStart w:id="38" w:name="_ENREF_38"/>
      <w:r w:rsidRPr="00DE2306">
        <w:rPr>
          <w:rFonts w:ascii="Cambria" w:hAnsi="Cambria"/>
          <w:noProof/>
        </w:rPr>
        <w:t xml:space="preserve">Hardiman, Niamh &amp; MacCarthaigh, Muiris (2013) How Governments Retrench in Crisis: The Case of Ireland, UCD Geary Institute, Geary WP2013/15, </w:t>
      </w:r>
      <w:hyperlink r:id="rId18" w:history="1">
        <w:r w:rsidRPr="00DE2306">
          <w:rPr>
            <w:rStyle w:val="Hyperlink"/>
            <w:noProof/>
          </w:rPr>
          <w:t>http://www.ucd.ie/geary/static/publications/workingpapers/gearywp201315.pdf</w:t>
        </w:r>
      </w:hyperlink>
      <w:r w:rsidRPr="00DE2306">
        <w:rPr>
          <w:rFonts w:ascii="Cambria" w:hAnsi="Cambria"/>
          <w:noProof/>
        </w:rPr>
        <w:t>.</w:t>
      </w:r>
      <w:bookmarkEnd w:id="38"/>
    </w:p>
    <w:p w14:paraId="00340567" w14:textId="77777777" w:rsidR="00DE2306" w:rsidRPr="00DE2306" w:rsidRDefault="00DE2306" w:rsidP="00462D89">
      <w:pPr>
        <w:spacing w:before="0" w:after="120" w:line="240" w:lineRule="auto"/>
        <w:ind w:left="720" w:hanging="720"/>
        <w:rPr>
          <w:rFonts w:ascii="Cambria" w:hAnsi="Cambria"/>
          <w:noProof/>
        </w:rPr>
      </w:pPr>
      <w:bookmarkStart w:id="39" w:name="_ENREF_39"/>
      <w:r w:rsidRPr="00DE2306">
        <w:rPr>
          <w:rFonts w:ascii="Cambria" w:hAnsi="Cambria"/>
          <w:noProof/>
        </w:rPr>
        <w:t>Hardiman, Niamh, MacCarthaigh, Muiris &amp; Scott, Colin (2014) Irish State Administration Database.</w:t>
      </w:r>
      <w:bookmarkEnd w:id="39"/>
    </w:p>
    <w:p w14:paraId="4222A793" w14:textId="77777777" w:rsidR="00DE2306" w:rsidRPr="00DE2306" w:rsidRDefault="00DE2306" w:rsidP="00462D89">
      <w:pPr>
        <w:spacing w:before="0" w:after="120" w:line="240" w:lineRule="auto"/>
        <w:ind w:left="720" w:hanging="720"/>
        <w:rPr>
          <w:rFonts w:ascii="Cambria" w:hAnsi="Cambria"/>
          <w:noProof/>
        </w:rPr>
      </w:pPr>
      <w:bookmarkStart w:id="40" w:name="_ENREF_40"/>
      <w:r w:rsidRPr="00DE2306">
        <w:rPr>
          <w:rFonts w:ascii="Cambria" w:hAnsi="Cambria"/>
          <w:noProof/>
        </w:rPr>
        <w:t xml:space="preserve">Hardiman, Niamh, Regan, Aidan &amp; Shayne, Mary (2012) The Core Executive and Policy Coordination, in MacCarthaigh, Muiris &amp; O'Malley, Eoin (Eds.) </w:t>
      </w:r>
      <w:r w:rsidRPr="00DE2306">
        <w:rPr>
          <w:rFonts w:ascii="Cambria" w:hAnsi="Cambria"/>
          <w:i/>
          <w:noProof/>
        </w:rPr>
        <w:t>Governing Ireland: From Cabinet Government to Delegated Governance.</w:t>
      </w:r>
      <w:r w:rsidRPr="00DE2306">
        <w:rPr>
          <w:rFonts w:ascii="Cambria" w:hAnsi="Cambria"/>
          <w:noProof/>
        </w:rPr>
        <w:t xml:space="preserve"> Dublin, IPA, 106-127. </w:t>
      </w:r>
      <w:bookmarkEnd w:id="40"/>
    </w:p>
    <w:p w14:paraId="41AD60EB" w14:textId="77777777" w:rsidR="00DE2306" w:rsidRPr="00DE2306" w:rsidRDefault="00DE2306" w:rsidP="00462D89">
      <w:pPr>
        <w:spacing w:before="0" w:after="120" w:line="240" w:lineRule="auto"/>
        <w:ind w:left="720" w:hanging="720"/>
        <w:rPr>
          <w:rFonts w:ascii="Cambria" w:hAnsi="Cambria"/>
          <w:noProof/>
        </w:rPr>
      </w:pPr>
      <w:bookmarkStart w:id="41" w:name="_ENREF_41"/>
      <w:r w:rsidRPr="00DE2306">
        <w:rPr>
          <w:rFonts w:ascii="Cambria" w:hAnsi="Cambria"/>
          <w:noProof/>
        </w:rPr>
        <w:t xml:space="preserve">Hardiman, Niamh &amp; Scott, Colin (2010) Governance as Polity: an Institutional Approach to the Evolution of State Functions. </w:t>
      </w:r>
      <w:r w:rsidRPr="00DE2306">
        <w:rPr>
          <w:rFonts w:ascii="Cambria" w:hAnsi="Cambria"/>
          <w:i/>
          <w:noProof/>
        </w:rPr>
        <w:t>Public Administration,</w:t>
      </w:r>
      <w:r w:rsidRPr="00DE2306">
        <w:rPr>
          <w:rFonts w:ascii="Cambria" w:hAnsi="Cambria"/>
          <w:noProof/>
        </w:rPr>
        <w:t xml:space="preserve"> 88</w:t>
      </w:r>
      <w:r w:rsidRPr="00DE2306">
        <w:rPr>
          <w:rFonts w:ascii="Cambria" w:hAnsi="Cambria"/>
          <w:b/>
          <w:noProof/>
        </w:rPr>
        <w:t>,</w:t>
      </w:r>
      <w:r w:rsidRPr="00DE2306">
        <w:rPr>
          <w:rFonts w:ascii="Cambria" w:hAnsi="Cambria"/>
          <w:noProof/>
        </w:rPr>
        <w:t xml:space="preserve"> 1, 170-189.</w:t>
      </w:r>
      <w:bookmarkEnd w:id="41"/>
    </w:p>
    <w:p w14:paraId="3EFE2DBC" w14:textId="77777777" w:rsidR="00DE2306" w:rsidRPr="00DE2306" w:rsidRDefault="00DE2306" w:rsidP="00462D89">
      <w:pPr>
        <w:spacing w:before="0" w:after="120" w:line="240" w:lineRule="auto"/>
        <w:ind w:left="720" w:hanging="720"/>
        <w:rPr>
          <w:rFonts w:ascii="Cambria" w:hAnsi="Cambria"/>
          <w:noProof/>
        </w:rPr>
      </w:pPr>
      <w:bookmarkStart w:id="42" w:name="_ENREF_42"/>
      <w:r w:rsidRPr="00DE2306">
        <w:rPr>
          <w:rFonts w:ascii="Cambria" w:hAnsi="Cambria"/>
          <w:noProof/>
        </w:rPr>
        <w:t xml:space="preserve">Hardiman, Niamh &amp; Scott, Colin (2012) Ordering Things: The Irish State Administration Database. </w:t>
      </w:r>
      <w:r w:rsidRPr="00DE2306">
        <w:rPr>
          <w:rFonts w:ascii="Cambria" w:hAnsi="Cambria"/>
          <w:i/>
          <w:noProof/>
        </w:rPr>
        <w:t>Irish Political Studies,</w:t>
      </w:r>
      <w:r w:rsidRPr="00DE2306">
        <w:rPr>
          <w:rFonts w:ascii="Cambria" w:hAnsi="Cambria"/>
          <w:noProof/>
        </w:rPr>
        <w:t xml:space="preserve"> 12</w:t>
      </w:r>
      <w:r w:rsidRPr="00DE2306">
        <w:rPr>
          <w:rFonts w:ascii="Cambria" w:hAnsi="Cambria"/>
          <w:b/>
          <w:noProof/>
        </w:rPr>
        <w:t>,</w:t>
      </w:r>
      <w:r w:rsidRPr="00DE2306">
        <w:rPr>
          <w:rFonts w:ascii="Cambria" w:hAnsi="Cambria"/>
          <w:noProof/>
        </w:rPr>
        <w:t xml:space="preserve"> 1, 1-22.</w:t>
      </w:r>
      <w:bookmarkEnd w:id="42"/>
    </w:p>
    <w:p w14:paraId="0F0766A7" w14:textId="77777777" w:rsidR="00DE2306" w:rsidRPr="00DE2306" w:rsidRDefault="00DE2306" w:rsidP="00462D89">
      <w:pPr>
        <w:spacing w:before="0" w:after="120" w:line="240" w:lineRule="auto"/>
        <w:ind w:left="720" w:hanging="720"/>
        <w:rPr>
          <w:rFonts w:ascii="Cambria" w:hAnsi="Cambria"/>
          <w:noProof/>
        </w:rPr>
      </w:pPr>
      <w:bookmarkStart w:id="43" w:name="_ENREF_43"/>
      <w:r w:rsidRPr="00DE2306">
        <w:rPr>
          <w:rFonts w:ascii="Cambria" w:hAnsi="Cambria"/>
          <w:noProof/>
        </w:rPr>
        <w:t xml:space="preserve">Hemerijck, Anton C. &amp; Vail, Mark I. (2006) The Forgotten Center: State Activism and Corporatist Adjustment in Holland and Germany, in Levy, Jonah D. (Ed.) </w:t>
      </w:r>
      <w:r w:rsidRPr="00DE2306">
        <w:rPr>
          <w:rFonts w:ascii="Cambria" w:hAnsi="Cambria"/>
          <w:i/>
          <w:noProof/>
        </w:rPr>
        <w:t>The State After Statism: New State Activities in the Age of Liberalization.</w:t>
      </w:r>
      <w:r w:rsidRPr="00DE2306">
        <w:rPr>
          <w:rFonts w:ascii="Cambria" w:hAnsi="Cambria"/>
          <w:noProof/>
        </w:rPr>
        <w:t xml:space="preserve"> Cambridge, MA, Harvard University Press, 93-138. </w:t>
      </w:r>
      <w:bookmarkEnd w:id="43"/>
    </w:p>
    <w:p w14:paraId="4DA13F5F" w14:textId="77777777" w:rsidR="00DE2306" w:rsidRPr="00DE2306" w:rsidRDefault="00DE2306" w:rsidP="00462D89">
      <w:pPr>
        <w:spacing w:before="0" w:after="120" w:line="240" w:lineRule="auto"/>
        <w:ind w:left="720" w:hanging="720"/>
        <w:rPr>
          <w:rFonts w:ascii="Cambria" w:hAnsi="Cambria"/>
          <w:noProof/>
        </w:rPr>
      </w:pPr>
      <w:bookmarkStart w:id="44" w:name="_ENREF_44"/>
      <w:r w:rsidRPr="00DE2306">
        <w:rPr>
          <w:rFonts w:ascii="Cambria" w:hAnsi="Cambria"/>
          <w:noProof/>
        </w:rPr>
        <w:t xml:space="preserve">Héritier, Adrienne &amp; Lehmkuhl, Dirk (2008) The Shadow of Hierarchy and New Modes of Governance. </w:t>
      </w:r>
      <w:r w:rsidRPr="00DE2306">
        <w:rPr>
          <w:rFonts w:ascii="Cambria" w:hAnsi="Cambria"/>
          <w:i/>
          <w:noProof/>
        </w:rPr>
        <w:t>Journal of Public Policy,</w:t>
      </w:r>
      <w:r w:rsidRPr="00DE2306">
        <w:rPr>
          <w:rFonts w:ascii="Cambria" w:hAnsi="Cambria"/>
          <w:noProof/>
        </w:rPr>
        <w:t xml:space="preserve"> 28</w:t>
      </w:r>
      <w:r w:rsidRPr="00DE2306">
        <w:rPr>
          <w:rFonts w:ascii="Cambria" w:hAnsi="Cambria"/>
          <w:b/>
          <w:noProof/>
        </w:rPr>
        <w:t>,</w:t>
      </w:r>
      <w:r w:rsidRPr="00DE2306">
        <w:rPr>
          <w:rFonts w:ascii="Cambria" w:hAnsi="Cambria"/>
          <w:noProof/>
        </w:rPr>
        <w:t xml:space="preserve"> 01, 1-17.</w:t>
      </w:r>
      <w:bookmarkEnd w:id="44"/>
    </w:p>
    <w:p w14:paraId="49ABB192" w14:textId="46C1796C" w:rsidR="00DE2306" w:rsidRPr="00DE2306" w:rsidRDefault="00DE2306" w:rsidP="00462D89">
      <w:pPr>
        <w:spacing w:before="0" w:after="120" w:line="240" w:lineRule="auto"/>
        <w:ind w:left="720" w:hanging="720"/>
        <w:rPr>
          <w:rFonts w:ascii="Cambria" w:hAnsi="Cambria"/>
          <w:noProof/>
        </w:rPr>
      </w:pPr>
      <w:bookmarkStart w:id="45" w:name="_ENREF_45"/>
      <w:r w:rsidRPr="00DE2306">
        <w:rPr>
          <w:rFonts w:ascii="Cambria" w:hAnsi="Cambria"/>
          <w:noProof/>
        </w:rPr>
        <w:t xml:space="preserve">Honohan, Patrick (2010) The Irish Banking Crisis: Regulatory and Financial Stability Policy 2003-2008. A Report to the Minister for Finance from the Governor of the Central Bank, Central Bank, </w:t>
      </w:r>
      <w:hyperlink r:id="rId19" w:history="1">
        <w:r w:rsidRPr="00DE2306">
          <w:rPr>
            <w:rStyle w:val="Hyperlink"/>
            <w:noProof/>
          </w:rPr>
          <w:t>http://www.centralbank.ie/frame_main.asp?pg=nws%5Farticle%2Easp%3Fid%3D518&amp;nv=nws_nav.asp</w:t>
        </w:r>
      </w:hyperlink>
      <w:r w:rsidRPr="00DE2306">
        <w:rPr>
          <w:rFonts w:ascii="Cambria" w:hAnsi="Cambria"/>
          <w:noProof/>
        </w:rPr>
        <w:t>.</w:t>
      </w:r>
      <w:bookmarkEnd w:id="45"/>
    </w:p>
    <w:p w14:paraId="49C2F34D" w14:textId="77777777" w:rsidR="00DE2306" w:rsidRPr="00DE2306" w:rsidRDefault="00DE2306" w:rsidP="00462D89">
      <w:pPr>
        <w:spacing w:before="0" w:after="120" w:line="240" w:lineRule="auto"/>
        <w:ind w:left="720" w:hanging="720"/>
        <w:rPr>
          <w:rFonts w:ascii="Cambria" w:hAnsi="Cambria"/>
          <w:noProof/>
        </w:rPr>
      </w:pPr>
      <w:bookmarkStart w:id="46" w:name="_ENREF_46"/>
      <w:r w:rsidRPr="00DE2306">
        <w:rPr>
          <w:rFonts w:ascii="Cambria" w:hAnsi="Cambria"/>
          <w:noProof/>
        </w:rPr>
        <w:t xml:space="preserve">Hood, Christopher &amp; Dunsire, Andrew (1981) </w:t>
      </w:r>
      <w:r w:rsidRPr="00DE2306">
        <w:rPr>
          <w:rFonts w:ascii="Cambria" w:hAnsi="Cambria"/>
          <w:i/>
          <w:noProof/>
        </w:rPr>
        <w:t xml:space="preserve">Bureaumetrics: the Quantitative Comparision of British Central Government Agencies, </w:t>
      </w:r>
      <w:r w:rsidRPr="00DE2306">
        <w:rPr>
          <w:rFonts w:ascii="Cambria" w:hAnsi="Cambria"/>
          <w:noProof/>
        </w:rPr>
        <w:t>Farnborough, Gower.</w:t>
      </w:r>
      <w:bookmarkEnd w:id="46"/>
    </w:p>
    <w:p w14:paraId="5E45A2DA" w14:textId="08AF5635" w:rsidR="00DE2306" w:rsidRPr="00DE2306" w:rsidRDefault="00DE2306" w:rsidP="00462D89">
      <w:pPr>
        <w:spacing w:before="0" w:after="120" w:line="240" w:lineRule="auto"/>
        <w:ind w:left="720" w:hanging="720"/>
        <w:rPr>
          <w:rFonts w:ascii="Cambria" w:hAnsi="Cambria"/>
          <w:noProof/>
        </w:rPr>
      </w:pPr>
      <w:bookmarkStart w:id="47" w:name="_ENREF_47"/>
      <w:r w:rsidRPr="00DE2306">
        <w:rPr>
          <w:rFonts w:ascii="Cambria" w:hAnsi="Cambria"/>
          <w:noProof/>
        </w:rPr>
        <w:t xml:space="preserve">Independent Review Panel (2011) Strengthening the Capacity of the Department of Finance (Wright Report), </w:t>
      </w:r>
      <w:hyperlink r:id="rId20" w:history="1">
        <w:r w:rsidRPr="00DE2306">
          <w:rPr>
            <w:rStyle w:val="Hyperlink"/>
            <w:noProof/>
          </w:rPr>
          <w:t>http://www.finance.gov.ie/documents/publications/reports/2011/deptreview.pdf</w:t>
        </w:r>
      </w:hyperlink>
      <w:r w:rsidRPr="00DE2306">
        <w:rPr>
          <w:rFonts w:ascii="Cambria" w:hAnsi="Cambria"/>
          <w:noProof/>
        </w:rPr>
        <w:t>.</w:t>
      </w:r>
      <w:bookmarkEnd w:id="47"/>
    </w:p>
    <w:p w14:paraId="0FF42E2E" w14:textId="77777777" w:rsidR="00DE2306" w:rsidRPr="00DE2306" w:rsidRDefault="00DE2306" w:rsidP="00462D89">
      <w:pPr>
        <w:spacing w:before="0" w:after="120" w:line="240" w:lineRule="auto"/>
        <w:ind w:left="720" w:hanging="720"/>
        <w:rPr>
          <w:rFonts w:ascii="Cambria" w:hAnsi="Cambria"/>
          <w:noProof/>
        </w:rPr>
      </w:pPr>
      <w:bookmarkStart w:id="48" w:name="_ENREF_48"/>
      <w:r w:rsidRPr="00DE2306">
        <w:rPr>
          <w:rFonts w:ascii="Cambria" w:hAnsi="Cambria"/>
          <w:noProof/>
        </w:rPr>
        <w:t xml:space="preserve">Jayasuriya, Kanishka (2000) From the Developmental to the Regulatory State in East Asia, in Schmidt, J. &amp; Hersh, J. (Eds.) </w:t>
      </w:r>
      <w:r w:rsidRPr="00DE2306">
        <w:rPr>
          <w:rFonts w:ascii="Cambria" w:hAnsi="Cambria"/>
          <w:i/>
          <w:noProof/>
        </w:rPr>
        <w:t>Globalization and Social Welfare in East and South-East Asia.</w:t>
      </w:r>
      <w:r w:rsidRPr="00DE2306">
        <w:rPr>
          <w:rFonts w:ascii="Cambria" w:hAnsi="Cambria"/>
          <w:noProof/>
        </w:rPr>
        <w:t xml:space="preserve"> London, Routledge, </w:t>
      </w:r>
      <w:bookmarkEnd w:id="48"/>
    </w:p>
    <w:p w14:paraId="301A1AB2" w14:textId="77777777" w:rsidR="00DE2306" w:rsidRPr="00DE2306" w:rsidRDefault="00DE2306" w:rsidP="00462D89">
      <w:pPr>
        <w:spacing w:before="0" w:after="120" w:line="240" w:lineRule="auto"/>
        <w:ind w:left="720" w:hanging="720"/>
        <w:rPr>
          <w:rFonts w:ascii="Cambria" w:hAnsi="Cambria"/>
          <w:noProof/>
        </w:rPr>
      </w:pPr>
      <w:bookmarkStart w:id="49" w:name="_ENREF_49"/>
      <w:r w:rsidRPr="00DE2306">
        <w:rPr>
          <w:rFonts w:ascii="Cambria" w:hAnsi="Cambria"/>
          <w:noProof/>
        </w:rPr>
        <w:t xml:space="preserve">Jordana, Jacint, Levi-Faur, David &amp; i Marín, Xavier Fernández (2011) The Global Diffusion of Regulatory Agencies: Channels of Transfer and Stages of Diffusion. </w:t>
      </w:r>
      <w:r w:rsidRPr="00DE2306">
        <w:rPr>
          <w:rFonts w:ascii="Cambria" w:hAnsi="Cambria"/>
          <w:i/>
          <w:noProof/>
        </w:rPr>
        <w:t>Comparative Political Studies,</w:t>
      </w:r>
      <w:r w:rsidRPr="00DE2306">
        <w:rPr>
          <w:rFonts w:ascii="Cambria" w:hAnsi="Cambria"/>
          <w:noProof/>
        </w:rPr>
        <w:t xml:space="preserve"> 44</w:t>
      </w:r>
      <w:r w:rsidRPr="00DE2306">
        <w:rPr>
          <w:rFonts w:ascii="Cambria" w:hAnsi="Cambria"/>
          <w:b/>
          <w:noProof/>
        </w:rPr>
        <w:t>,</w:t>
      </w:r>
      <w:r w:rsidRPr="00DE2306">
        <w:rPr>
          <w:rFonts w:ascii="Cambria" w:hAnsi="Cambria"/>
          <w:noProof/>
        </w:rPr>
        <w:t xml:space="preserve"> 10, 1343-1369.</w:t>
      </w:r>
      <w:bookmarkEnd w:id="49"/>
    </w:p>
    <w:p w14:paraId="4410958E" w14:textId="77777777" w:rsidR="00DE2306" w:rsidRPr="00DE2306" w:rsidRDefault="00DE2306" w:rsidP="00462D89">
      <w:pPr>
        <w:spacing w:before="0" w:after="120" w:line="240" w:lineRule="auto"/>
        <w:ind w:left="720" w:hanging="720"/>
        <w:rPr>
          <w:rFonts w:ascii="Cambria" w:hAnsi="Cambria"/>
          <w:noProof/>
        </w:rPr>
      </w:pPr>
      <w:bookmarkStart w:id="50" w:name="_ENREF_50"/>
      <w:r w:rsidRPr="00DE2306">
        <w:rPr>
          <w:rFonts w:ascii="Cambria" w:hAnsi="Cambria"/>
          <w:noProof/>
        </w:rPr>
        <w:t>Kenny, Enda (2012) Speech by An Taoiseach TD at the 76th Fine Gael Árd Fheis, 31 March.</w:t>
      </w:r>
      <w:bookmarkEnd w:id="50"/>
    </w:p>
    <w:p w14:paraId="62101A07" w14:textId="77777777" w:rsidR="00DE2306" w:rsidRPr="00DE2306" w:rsidRDefault="00DE2306" w:rsidP="00462D89">
      <w:pPr>
        <w:spacing w:before="0" w:after="120" w:line="240" w:lineRule="auto"/>
        <w:ind w:left="720" w:hanging="720"/>
        <w:rPr>
          <w:rFonts w:ascii="Cambria" w:hAnsi="Cambria"/>
          <w:noProof/>
        </w:rPr>
      </w:pPr>
      <w:bookmarkStart w:id="51" w:name="_ENREF_51"/>
      <w:r w:rsidRPr="00DE2306">
        <w:rPr>
          <w:rFonts w:ascii="Cambria" w:hAnsi="Cambria"/>
          <w:noProof/>
        </w:rPr>
        <w:t xml:space="preserve">Kirby, Peadar (2004) Development Theory and the Celtic Tiger. </w:t>
      </w:r>
      <w:r w:rsidRPr="00DE2306">
        <w:rPr>
          <w:rFonts w:ascii="Cambria" w:hAnsi="Cambria"/>
          <w:i/>
          <w:noProof/>
        </w:rPr>
        <w:t>The European Journal of Development Research,</w:t>
      </w:r>
      <w:r w:rsidRPr="00DE2306">
        <w:rPr>
          <w:rFonts w:ascii="Cambria" w:hAnsi="Cambria"/>
          <w:noProof/>
        </w:rPr>
        <w:t xml:space="preserve"> 16</w:t>
      </w:r>
      <w:r w:rsidRPr="00DE2306">
        <w:rPr>
          <w:rFonts w:ascii="Cambria" w:hAnsi="Cambria"/>
          <w:b/>
          <w:noProof/>
        </w:rPr>
        <w:t>,</w:t>
      </w:r>
      <w:r w:rsidRPr="00DE2306">
        <w:rPr>
          <w:rFonts w:ascii="Cambria" w:hAnsi="Cambria"/>
          <w:noProof/>
        </w:rPr>
        <w:t xml:space="preserve"> 2, 301-328.</w:t>
      </w:r>
      <w:bookmarkEnd w:id="51"/>
    </w:p>
    <w:p w14:paraId="08B9815B" w14:textId="77777777" w:rsidR="00DE2306" w:rsidRPr="00DE2306" w:rsidRDefault="00DE2306" w:rsidP="00462D89">
      <w:pPr>
        <w:spacing w:before="0" w:after="120" w:line="240" w:lineRule="auto"/>
        <w:ind w:left="720" w:hanging="720"/>
        <w:rPr>
          <w:rFonts w:ascii="Cambria" w:hAnsi="Cambria"/>
          <w:noProof/>
        </w:rPr>
      </w:pPr>
      <w:bookmarkStart w:id="52" w:name="_ENREF_52"/>
      <w:r w:rsidRPr="00DE2306">
        <w:rPr>
          <w:rFonts w:ascii="Cambria" w:hAnsi="Cambria"/>
          <w:noProof/>
        </w:rPr>
        <w:t xml:space="preserve">Kriesi, Hanspeter, Grande, Edgar, Lachat, Romain, Dolezal, Martin, Bornschier, Simon &amp; Frey, Timotheos (2008) </w:t>
      </w:r>
      <w:r w:rsidRPr="00DE2306">
        <w:rPr>
          <w:rFonts w:ascii="Cambria" w:hAnsi="Cambria"/>
          <w:i/>
          <w:noProof/>
        </w:rPr>
        <w:t xml:space="preserve">West European Politics in the Age of Globalization, </w:t>
      </w:r>
      <w:r w:rsidRPr="00DE2306">
        <w:rPr>
          <w:rFonts w:ascii="Cambria" w:hAnsi="Cambria"/>
          <w:noProof/>
        </w:rPr>
        <w:t>Cambridge, Cambridge University Press.</w:t>
      </w:r>
      <w:bookmarkEnd w:id="52"/>
    </w:p>
    <w:p w14:paraId="4C21170A" w14:textId="77777777" w:rsidR="00DE2306" w:rsidRPr="00DE2306" w:rsidRDefault="00DE2306" w:rsidP="00462D89">
      <w:pPr>
        <w:spacing w:before="0" w:after="120" w:line="240" w:lineRule="auto"/>
        <w:ind w:left="720" w:hanging="720"/>
        <w:rPr>
          <w:rFonts w:ascii="Cambria" w:hAnsi="Cambria"/>
          <w:noProof/>
        </w:rPr>
      </w:pPr>
      <w:bookmarkStart w:id="53" w:name="_ENREF_53"/>
      <w:r w:rsidRPr="00DE2306">
        <w:rPr>
          <w:rFonts w:ascii="Cambria" w:hAnsi="Cambria"/>
          <w:noProof/>
        </w:rPr>
        <w:t xml:space="preserve">Kuhlmann, Sabine &amp; Wollmann, Hellmut (2014) </w:t>
      </w:r>
      <w:r w:rsidRPr="00DE2306">
        <w:rPr>
          <w:rFonts w:ascii="Cambria" w:hAnsi="Cambria"/>
          <w:i/>
          <w:noProof/>
        </w:rPr>
        <w:t xml:space="preserve">Introduction to Comparative Public Administration: Administrative Systems and Reforms in Europe, </w:t>
      </w:r>
      <w:r w:rsidRPr="00DE2306">
        <w:rPr>
          <w:rFonts w:ascii="Cambria" w:hAnsi="Cambria"/>
          <w:noProof/>
        </w:rPr>
        <w:t>Cheltenham, Edward Elgar.</w:t>
      </w:r>
      <w:bookmarkEnd w:id="53"/>
    </w:p>
    <w:p w14:paraId="5C7578E3" w14:textId="77777777" w:rsidR="00DE2306" w:rsidRPr="00DE2306" w:rsidRDefault="00DE2306" w:rsidP="00462D89">
      <w:pPr>
        <w:spacing w:before="0" w:after="120" w:line="240" w:lineRule="auto"/>
        <w:ind w:left="720" w:hanging="720"/>
        <w:rPr>
          <w:rFonts w:ascii="Cambria" w:hAnsi="Cambria"/>
          <w:noProof/>
        </w:rPr>
      </w:pPr>
      <w:bookmarkStart w:id="54" w:name="_ENREF_54"/>
      <w:r w:rsidRPr="00DE2306">
        <w:rPr>
          <w:rFonts w:ascii="Cambria" w:hAnsi="Cambria"/>
          <w:noProof/>
        </w:rPr>
        <w:t xml:space="preserve">La Porta, Rafael, Lopez-de-Silanes, Florencio, Shleifer, Andrei &amp; Vishny, Robert (1999) The Quality of Government. </w:t>
      </w:r>
      <w:r w:rsidRPr="00DE2306">
        <w:rPr>
          <w:rFonts w:ascii="Cambria" w:hAnsi="Cambria"/>
          <w:i/>
          <w:noProof/>
        </w:rPr>
        <w:t>Journal of Law, Economics and Organization,</w:t>
      </w:r>
      <w:r w:rsidRPr="00DE2306">
        <w:rPr>
          <w:rFonts w:ascii="Cambria" w:hAnsi="Cambria"/>
          <w:noProof/>
        </w:rPr>
        <w:t xml:space="preserve"> 15</w:t>
      </w:r>
      <w:r w:rsidRPr="00DE2306">
        <w:rPr>
          <w:rFonts w:ascii="Cambria" w:hAnsi="Cambria"/>
          <w:b/>
          <w:noProof/>
        </w:rPr>
        <w:t>,</w:t>
      </w:r>
      <w:r w:rsidRPr="00DE2306">
        <w:rPr>
          <w:rFonts w:ascii="Cambria" w:hAnsi="Cambria"/>
          <w:noProof/>
        </w:rPr>
        <w:t xml:space="preserve"> 1, 222-279.</w:t>
      </w:r>
      <w:bookmarkEnd w:id="54"/>
    </w:p>
    <w:p w14:paraId="4B0B92D1" w14:textId="77777777" w:rsidR="00DE2306" w:rsidRPr="00DE2306" w:rsidRDefault="00DE2306" w:rsidP="00462D89">
      <w:pPr>
        <w:spacing w:before="0" w:after="120" w:line="240" w:lineRule="auto"/>
        <w:ind w:left="720" w:hanging="720"/>
        <w:rPr>
          <w:rFonts w:ascii="Cambria" w:hAnsi="Cambria"/>
          <w:noProof/>
        </w:rPr>
      </w:pPr>
      <w:bookmarkStart w:id="55" w:name="_ENREF_55"/>
      <w:r w:rsidRPr="00DE2306">
        <w:rPr>
          <w:rFonts w:ascii="Cambria" w:hAnsi="Cambria"/>
          <w:noProof/>
        </w:rPr>
        <w:t xml:space="preserve">Lane, Jan-Erik (2009) </w:t>
      </w:r>
      <w:r w:rsidRPr="00DE2306">
        <w:rPr>
          <w:rFonts w:ascii="Cambria" w:hAnsi="Cambria"/>
          <w:i/>
          <w:noProof/>
        </w:rPr>
        <w:t xml:space="preserve">State Management: An Enquiry into Models of Public Administration and Management, </w:t>
      </w:r>
      <w:r w:rsidRPr="00DE2306">
        <w:rPr>
          <w:rFonts w:ascii="Cambria" w:hAnsi="Cambria"/>
          <w:noProof/>
        </w:rPr>
        <w:t>London, Routledge.</w:t>
      </w:r>
      <w:bookmarkEnd w:id="55"/>
    </w:p>
    <w:p w14:paraId="7EBF1603" w14:textId="77777777" w:rsidR="00DE2306" w:rsidRPr="00DE2306" w:rsidRDefault="00DE2306" w:rsidP="00462D89">
      <w:pPr>
        <w:spacing w:before="0" w:after="120" w:line="240" w:lineRule="auto"/>
        <w:ind w:left="720" w:hanging="720"/>
        <w:rPr>
          <w:rFonts w:ascii="Cambria" w:hAnsi="Cambria"/>
          <w:noProof/>
        </w:rPr>
      </w:pPr>
      <w:bookmarkStart w:id="56" w:name="_ENREF_56"/>
      <w:r w:rsidRPr="00DE2306">
        <w:rPr>
          <w:rFonts w:ascii="Cambria" w:hAnsi="Cambria"/>
          <w:noProof/>
        </w:rPr>
        <w:t xml:space="preserve">Levi-Faur, David (2005) The Global Diffusion of Regulatory Capitalism. </w:t>
      </w:r>
      <w:r w:rsidRPr="00DE2306">
        <w:rPr>
          <w:rFonts w:ascii="Cambria" w:hAnsi="Cambria"/>
          <w:i/>
          <w:noProof/>
        </w:rPr>
        <w:t>The Annals of the American Academy of Political and Social Science,</w:t>
      </w:r>
      <w:r w:rsidRPr="00DE2306">
        <w:rPr>
          <w:rFonts w:ascii="Cambria" w:hAnsi="Cambria"/>
          <w:noProof/>
        </w:rPr>
        <w:t xml:space="preserve"> 59812-32.</w:t>
      </w:r>
      <w:bookmarkEnd w:id="56"/>
    </w:p>
    <w:p w14:paraId="6E7E658F" w14:textId="77777777" w:rsidR="00DE2306" w:rsidRPr="00DE2306" w:rsidRDefault="00DE2306" w:rsidP="00462D89">
      <w:pPr>
        <w:spacing w:before="0" w:after="120" w:line="240" w:lineRule="auto"/>
        <w:ind w:left="720" w:hanging="720"/>
        <w:rPr>
          <w:rFonts w:ascii="Cambria" w:hAnsi="Cambria"/>
          <w:noProof/>
        </w:rPr>
      </w:pPr>
      <w:bookmarkStart w:id="57" w:name="_ENREF_57"/>
      <w:r w:rsidRPr="00DE2306">
        <w:rPr>
          <w:rFonts w:ascii="Cambria" w:hAnsi="Cambria"/>
          <w:noProof/>
        </w:rPr>
        <w:t xml:space="preserve">Levi-Faur, David (2006) Varieties of Regulatory Capitalism: Getting the Most Out of the Comparative Method. </w:t>
      </w:r>
      <w:r w:rsidRPr="00DE2306">
        <w:rPr>
          <w:rFonts w:ascii="Cambria" w:hAnsi="Cambria"/>
          <w:i/>
          <w:noProof/>
        </w:rPr>
        <w:t>Governance,</w:t>
      </w:r>
      <w:r w:rsidRPr="00DE2306">
        <w:rPr>
          <w:rFonts w:ascii="Cambria" w:hAnsi="Cambria"/>
          <w:noProof/>
        </w:rPr>
        <w:t xml:space="preserve"> 19</w:t>
      </w:r>
      <w:r w:rsidRPr="00DE2306">
        <w:rPr>
          <w:rFonts w:ascii="Cambria" w:hAnsi="Cambria"/>
          <w:b/>
          <w:noProof/>
        </w:rPr>
        <w:t>,</w:t>
      </w:r>
      <w:r w:rsidRPr="00DE2306">
        <w:rPr>
          <w:rFonts w:ascii="Cambria" w:hAnsi="Cambria"/>
          <w:noProof/>
        </w:rPr>
        <w:t xml:space="preserve"> 3, 367-382.</w:t>
      </w:r>
      <w:bookmarkEnd w:id="57"/>
    </w:p>
    <w:p w14:paraId="6E7008D3" w14:textId="77777777" w:rsidR="00DE2306" w:rsidRPr="00DE2306" w:rsidRDefault="00DE2306" w:rsidP="00462D89">
      <w:pPr>
        <w:spacing w:before="0" w:after="120" w:line="240" w:lineRule="auto"/>
        <w:ind w:left="720" w:hanging="720"/>
        <w:rPr>
          <w:rFonts w:ascii="Cambria" w:hAnsi="Cambria"/>
          <w:noProof/>
        </w:rPr>
      </w:pPr>
      <w:bookmarkStart w:id="58" w:name="_ENREF_58"/>
      <w:r w:rsidRPr="00DE2306">
        <w:rPr>
          <w:rFonts w:ascii="Cambria" w:hAnsi="Cambria"/>
          <w:noProof/>
        </w:rPr>
        <w:t xml:space="preserve">Levy, Jonah (Ed.) (2006) </w:t>
      </w:r>
      <w:r w:rsidRPr="00DE2306">
        <w:rPr>
          <w:rFonts w:ascii="Cambria" w:hAnsi="Cambria"/>
          <w:i/>
          <w:noProof/>
        </w:rPr>
        <w:t xml:space="preserve">The State After Statism: New State Activities in the Age of Liberalization, </w:t>
      </w:r>
      <w:r w:rsidRPr="00DE2306">
        <w:rPr>
          <w:rFonts w:ascii="Cambria" w:hAnsi="Cambria"/>
          <w:noProof/>
        </w:rPr>
        <w:t>New Haven, CT, Harvard University Press.</w:t>
      </w:r>
      <w:bookmarkEnd w:id="58"/>
    </w:p>
    <w:p w14:paraId="7D1701CB" w14:textId="77777777" w:rsidR="00DE2306" w:rsidRPr="00DE2306" w:rsidRDefault="00DE2306" w:rsidP="00462D89">
      <w:pPr>
        <w:spacing w:before="0" w:after="120" w:line="240" w:lineRule="auto"/>
        <w:ind w:left="720" w:hanging="720"/>
        <w:rPr>
          <w:rFonts w:ascii="Cambria" w:hAnsi="Cambria"/>
          <w:noProof/>
        </w:rPr>
      </w:pPr>
      <w:bookmarkStart w:id="59" w:name="_ENREF_59"/>
      <w:r w:rsidRPr="00DE2306">
        <w:rPr>
          <w:rFonts w:ascii="Cambria" w:hAnsi="Cambria"/>
          <w:noProof/>
        </w:rPr>
        <w:t xml:space="preserve">Lodge, Martin &amp; Wegrich, Kai (2012) Public administration and executive politics: perennial questions in changing contexts. </w:t>
      </w:r>
      <w:r w:rsidRPr="00DE2306">
        <w:rPr>
          <w:rFonts w:ascii="Cambria" w:hAnsi="Cambria"/>
          <w:i/>
          <w:noProof/>
        </w:rPr>
        <w:t>Public Policy and Administration,</w:t>
      </w:r>
      <w:r w:rsidRPr="00DE2306">
        <w:rPr>
          <w:rFonts w:ascii="Cambria" w:hAnsi="Cambria"/>
          <w:noProof/>
        </w:rPr>
        <w:t xml:space="preserve"> 27</w:t>
      </w:r>
      <w:r w:rsidRPr="00DE2306">
        <w:rPr>
          <w:rFonts w:ascii="Cambria" w:hAnsi="Cambria"/>
          <w:b/>
          <w:noProof/>
        </w:rPr>
        <w:t>,</w:t>
      </w:r>
      <w:r w:rsidRPr="00DE2306">
        <w:rPr>
          <w:rFonts w:ascii="Cambria" w:hAnsi="Cambria"/>
          <w:noProof/>
        </w:rPr>
        <w:t xml:space="preserve"> 3, 212-229.</w:t>
      </w:r>
      <w:bookmarkEnd w:id="59"/>
    </w:p>
    <w:p w14:paraId="3A96EB66" w14:textId="77777777" w:rsidR="00DE2306" w:rsidRPr="00DE2306" w:rsidRDefault="00DE2306" w:rsidP="00462D89">
      <w:pPr>
        <w:spacing w:before="0" w:after="120" w:line="240" w:lineRule="auto"/>
        <w:ind w:left="720" w:hanging="720"/>
        <w:rPr>
          <w:rFonts w:ascii="Cambria" w:hAnsi="Cambria"/>
          <w:noProof/>
        </w:rPr>
      </w:pPr>
      <w:bookmarkStart w:id="60" w:name="_ENREF_60"/>
      <w:r w:rsidRPr="00DE2306">
        <w:rPr>
          <w:rFonts w:ascii="Cambria" w:hAnsi="Cambria"/>
          <w:noProof/>
        </w:rPr>
        <w:t xml:space="preserve">MacCarthaigh, Muiris (2014) Agency termination in Ireland: culls and bonfires, or life after death? . </w:t>
      </w:r>
      <w:r w:rsidRPr="00DE2306">
        <w:rPr>
          <w:rFonts w:ascii="Cambria" w:hAnsi="Cambria"/>
          <w:i/>
          <w:noProof/>
        </w:rPr>
        <w:t>Public Administration</w:t>
      </w:r>
      <w:r w:rsidRPr="00DE2306">
        <w:rPr>
          <w:rFonts w:ascii="Cambria" w:hAnsi="Cambria"/>
          <w:b/>
          <w:noProof/>
        </w:rPr>
        <w:t>,</w:t>
      </w:r>
      <w:r w:rsidRPr="00DE2306">
        <w:rPr>
          <w:rFonts w:ascii="Cambria" w:hAnsi="Cambria"/>
          <w:noProof/>
        </w:rPr>
        <w:t xml:space="preserve"> 4, 1017-1037.</w:t>
      </w:r>
      <w:bookmarkEnd w:id="60"/>
    </w:p>
    <w:p w14:paraId="0A813A19" w14:textId="77777777" w:rsidR="00DE2306" w:rsidRPr="00DE2306" w:rsidRDefault="00DE2306" w:rsidP="00462D89">
      <w:pPr>
        <w:spacing w:before="0" w:after="120" w:line="240" w:lineRule="auto"/>
        <w:ind w:left="720" w:hanging="720"/>
        <w:rPr>
          <w:rFonts w:ascii="Cambria" w:hAnsi="Cambria"/>
          <w:noProof/>
        </w:rPr>
      </w:pPr>
      <w:bookmarkStart w:id="61" w:name="_ENREF_61"/>
      <w:r w:rsidRPr="00DE2306">
        <w:rPr>
          <w:rFonts w:ascii="Cambria" w:hAnsi="Cambria"/>
          <w:noProof/>
        </w:rPr>
        <w:t xml:space="preserve">Mahoney, James &amp; Thelen, Kathleen (2010) Introduction: A Theory of Gradual Institutional Change, in Mahoney, James &amp; Thelen, Kathleen (Eds.) </w:t>
      </w:r>
      <w:r w:rsidRPr="00DE2306">
        <w:rPr>
          <w:rFonts w:ascii="Cambria" w:hAnsi="Cambria"/>
          <w:i/>
          <w:noProof/>
        </w:rPr>
        <w:t>Explaining Institutional Change: Ambiguity, Agency, and Power.</w:t>
      </w:r>
      <w:r w:rsidRPr="00DE2306">
        <w:rPr>
          <w:rFonts w:ascii="Cambria" w:hAnsi="Cambria"/>
          <w:noProof/>
        </w:rPr>
        <w:t xml:space="preserve"> Cambridge, Cambridge University Press, 1-37. </w:t>
      </w:r>
      <w:bookmarkEnd w:id="61"/>
    </w:p>
    <w:p w14:paraId="51978DDB" w14:textId="77777777" w:rsidR="00DE2306" w:rsidRPr="00DE2306" w:rsidRDefault="00DE2306" w:rsidP="00462D89">
      <w:pPr>
        <w:spacing w:before="0" w:after="120" w:line="240" w:lineRule="auto"/>
        <w:ind w:left="720" w:hanging="720"/>
        <w:rPr>
          <w:rFonts w:ascii="Cambria" w:hAnsi="Cambria"/>
          <w:noProof/>
        </w:rPr>
      </w:pPr>
      <w:bookmarkStart w:id="62" w:name="_ENREF_62"/>
      <w:r w:rsidRPr="00DE2306">
        <w:rPr>
          <w:rFonts w:ascii="Cambria" w:hAnsi="Cambria"/>
          <w:noProof/>
        </w:rPr>
        <w:t xml:space="preserve">Majone, Giandomenico (1994) The Rise of the Regulatory State in Europe. </w:t>
      </w:r>
      <w:r w:rsidRPr="00DE2306">
        <w:rPr>
          <w:rFonts w:ascii="Cambria" w:hAnsi="Cambria"/>
          <w:i/>
          <w:noProof/>
        </w:rPr>
        <w:t>West European Politics,</w:t>
      </w:r>
      <w:r w:rsidRPr="00DE2306">
        <w:rPr>
          <w:rFonts w:ascii="Cambria" w:hAnsi="Cambria"/>
          <w:noProof/>
        </w:rPr>
        <w:t xml:space="preserve"> 17</w:t>
      </w:r>
      <w:r w:rsidRPr="00DE2306">
        <w:rPr>
          <w:rFonts w:ascii="Cambria" w:hAnsi="Cambria"/>
          <w:b/>
          <w:noProof/>
        </w:rPr>
        <w:t>,</w:t>
      </w:r>
      <w:r w:rsidRPr="00DE2306">
        <w:rPr>
          <w:rFonts w:ascii="Cambria" w:hAnsi="Cambria"/>
          <w:noProof/>
        </w:rPr>
        <w:t xml:space="preserve"> 3, 77-101.</w:t>
      </w:r>
      <w:bookmarkEnd w:id="62"/>
    </w:p>
    <w:p w14:paraId="73E9B830" w14:textId="77777777" w:rsidR="00DE2306" w:rsidRPr="00DE2306" w:rsidRDefault="00DE2306" w:rsidP="00462D89">
      <w:pPr>
        <w:spacing w:before="0" w:after="120" w:line="240" w:lineRule="auto"/>
        <w:ind w:left="720" w:hanging="720"/>
        <w:rPr>
          <w:rFonts w:ascii="Cambria" w:hAnsi="Cambria"/>
          <w:noProof/>
        </w:rPr>
      </w:pPr>
      <w:bookmarkStart w:id="63" w:name="_ENREF_63"/>
      <w:r w:rsidRPr="00DE2306">
        <w:rPr>
          <w:rFonts w:ascii="Cambria" w:hAnsi="Cambria"/>
          <w:noProof/>
        </w:rPr>
        <w:t xml:space="preserve">Mazzucato, Mariana (2013) </w:t>
      </w:r>
      <w:r w:rsidRPr="00DE2306">
        <w:rPr>
          <w:rFonts w:ascii="Cambria" w:hAnsi="Cambria"/>
          <w:i/>
          <w:noProof/>
        </w:rPr>
        <w:t xml:space="preserve">The Entrepreneurial State: Debunking Public vs Private Sector Myths, </w:t>
      </w:r>
      <w:r w:rsidRPr="00DE2306">
        <w:rPr>
          <w:rFonts w:ascii="Cambria" w:hAnsi="Cambria"/>
          <w:noProof/>
        </w:rPr>
        <w:t>New York, Anthem Press.</w:t>
      </w:r>
      <w:bookmarkEnd w:id="63"/>
    </w:p>
    <w:p w14:paraId="2E83B572" w14:textId="77777777" w:rsidR="00DE2306" w:rsidRPr="00DE2306" w:rsidRDefault="00DE2306" w:rsidP="00462D89">
      <w:pPr>
        <w:spacing w:before="0" w:after="120" w:line="240" w:lineRule="auto"/>
        <w:ind w:left="720" w:hanging="720"/>
        <w:rPr>
          <w:rFonts w:ascii="Cambria" w:hAnsi="Cambria"/>
          <w:noProof/>
        </w:rPr>
      </w:pPr>
      <w:bookmarkStart w:id="64" w:name="_ENREF_64"/>
      <w:r w:rsidRPr="00DE2306">
        <w:rPr>
          <w:rFonts w:ascii="Cambria" w:hAnsi="Cambria"/>
          <w:noProof/>
        </w:rPr>
        <w:t xml:space="preserve">Migdal, Joel S. (2009) Researching the State, in Lichbach, Mark Irving &amp; Zuckerman, Alan S. (Eds.) </w:t>
      </w:r>
      <w:r w:rsidRPr="00DE2306">
        <w:rPr>
          <w:rFonts w:ascii="Cambria" w:hAnsi="Cambria"/>
          <w:i/>
          <w:noProof/>
        </w:rPr>
        <w:t xml:space="preserve">Comparative Politics: Rationality, Culture, and Structure. </w:t>
      </w:r>
      <w:r w:rsidRPr="00DE2306">
        <w:rPr>
          <w:rFonts w:ascii="Cambria" w:hAnsi="Cambria"/>
          <w:noProof/>
        </w:rPr>
        <w:t xml:space="preserve">2nd ed. Cambridge, Cambridge University Press, 162-192. </w:t>
      </w:r>
      <w:bookmarkEnd w:id="64"/>
    </w:p>
    <w:p w14:paraId="32FC068F" w14:textId="77777777" w:rsidR="00DE2306" w:rsidRPr="00DE2306" w:rsidRDefault="00DE2306" w:rsidP="00462D89">
      <w:pPr>
        <w:spacing w:before="0" w:after="120" w:line="240" w:lineRule="auto"/>
        <w:ind w:left="720" w:hanging="720"/>
        <w:rPr>
          <w:rFonts w:ascii="Cambria" w:hAnsi="Cambria"/>
          <w:noProof/>
        </w:rPr>
      </w:pPr>
      <w:bookmarkStart w:id="65" w:name="_ENREF_65"/>
      <w:r w:rsidRPr="00DE2306">
        <w:rPr>
          <w:rFonts w:ascii="Cambria" w:hAnsi="Cambria"/>
          <w:noProof/>
        </w:rPr>
        <w:t xml:space="preserve">Molina, </w:t>
      </w:r>
      <w:r w:rsidRPr="00DE2306">
        <w:rPr>
          <w:rFonts w:ascii="Times New Roman" w:hAnsi="Times New Roman" w:cs="Times New Roman"/>
          <w:noProof/>
        </w:rPr>
        <w:t>Ó</w:t>
      </w:r>
      <w:r w:rsidRPr="00DE2306">
        <w:rPr>
          <w:rFonts w:ascii="Cambria" w:hAnsi="Cambria"/>
          <w:noProof/>
        </w:rPr>
        <w:t xml:space="preserve">scar &amp; Rhodes, Martin (2007) The Political Economy of Adjustment in Mixed Market Economies: A Study of Spain and Italy, in Hancké, Bob, Rhodes, Martin &amp; Thatcher, Mark (Eds.) </w:t>
      </w:r>
      <w:r w:rsidRPr="00DE2306">
        <w:rPr>
          <w:rFonts w:ascii="Cambria" w:hAnsi="Cambria"/>
          <w:i/>
          <w:noProof/>
        </w:rPr>
        <w:t>Beyond Varieties of Capitalism: Conflict, Contradictions and Complementarities in the European Economy.</w:t>
      </w:r>
      <w:r w:rsidRPr="00DE2306">
        <w:rPr>
          <w:rFonts w:ascii="Cambria" w:hAnsi="Cambria"/>
          <w:noProof/>
        </w:rPr>
        <w:t xml:space="preserve"> Oxford, Oxford University Press, 223-252. </w:t>
      </w:r>
      <w:bookmarkEnd w:id="65"/>
    </w:p>
    <w:p w14:paraId="1E1BC7B5" w14:textId="77777777" w:rsidR="00DE2306" w:rsidRPr="00DE2306" w:rsidRDefault="00DE2306" w:rsidP="00462D89">
      <w:pPr>
        <w:spacing w:before="0" w:after="120" w:line="240" w:lineRule="auto"/>
        <w:ind w:left="720" w:hanging="720"/>
        <w:rPr>
          <w:rFonts w:ascii="Cambria" w:hAnsi="Cambria"/>
          <w:noProof/>
        </w:rPr>
      </w:pPr>
      <w:bookmarkStart w:id="66" w:name="_ENREF_66"/>
      <w:r w:rsidRPr="00DE2306">
        <w:rPr>
          <w:rFonts w:ascii="Cambria" w:hAnsi="Cambria"/>
          <w:noProof/>
        </w:rPr>
        <w:t xml:space="preserve">Moran, Michael (2002) Review Article: Understanding the Regulatory State. </w:t>
      </w:r>
      <w:r w:rsidRPr="00DE2306">
        <w:rPr>
          <w:rFonts w:ascii="Cambria" w:hAnsi="Cambria"/>
          <w:i/>
          <w:noProof/>
        </w:rPr>
        <w:t>British Journal of Political Science,</w:t>
      </w:r>
      <w:r w:rsidRPr="00DE2306">
        <w:rPr>
          <w:rFonts w:ascii="Cambria" w:hAnsi="Cambria"/>
          <w:noProof/>
        </w:rPr>
        <w:t xml:space="preserve"> 32391-413.</w:t>
      </w:r>
      <w:bookmarkEnd w:id="66"/>
    </w:p>
    <w:p w14:paraId="1A26F2F7" w14:textId="77777777" w:rsidR="00DE2306" w:rsidRPr="00DE2306" w:rsidRDefault="00DE2306" w:rsidP="00462D89">
      <w:pPr>
        <w:spacing w:before="0" w:after="120" w:line="240" w:lineRule="auto"/>
        <w:ind w:left="720" w:hanging="720"/>
        <w:rPr>
          <w:rFonts w:ascii="Cambria" w:hAnsi="Cambria"/>
          <w:noProof/>
        </w:rPr>
      </w:pPr>
      <w:bookmarkStart w:id="67" w:name="_ENREF_67"/>
      <w:r w:rsidRPr="00DE2306">
        <w:rPr>
          <w:rFonts w:ascii="Cambria" w:hAnsi="Cambria"/>
          <w:noProof/>
        </w:rPr>
        <w:t>Norwegian Social Science Data Services (2011) Norwegian State Administration Database. Bergen.</w:t>
      </w:r>
      <w:bookmarkEnd w:id="67"/>
    </w:p>
    <w:p w14:paraId="3829E1C9" w14:textId="77777777" w:rsidR="00DE2306" w:rsidRPr="00DE2306" w:rsidRDefault="00DE2306" w:rsidP="00462D89">
      <w:pPr>
        <w:spacing w:before="0" w:after="120" w:line="240" w:lineRule="auto"/>
        <w:ind w:left="720" w:hanging="720"/>
        <w:rPr>
          <w:rFonts w:ascii="Cambria" w:hAnsi="Cambria"/>
          <w:noProof/>
        </w:rPr>
      </w:pPr>
      <w:bookmarkStart w:id="68" w:name="_ENREF_68"/>
      <w:r w:rsidRPr="00DE2306">
        <w:rPr>
          <w:rFonts w:ascii="Cambria" w:hAnsi="Cambria"/>
          <w:noProof/>
        </w:rPr>
        <w:t xml:space="preserve">O Riain, Sean (2012) The crisis of financialisation in Ireland. </w:t>
      </w:r>
      <w:r w:rsidRPr="00DE2306">
        <w:rPr>
          <w:rFonts w:ascii="Cambria" w:hAnsi="Cambria"/>
          <w:i/>
          <w:noProof/>
        </w:rPr>
        <w:t>The Economic and Social Review,</w:t>
      </w:r>
      <w:r w:rsidRPr="00DE2306">
        <w:rPr>
          <w:rFonts w:ascii="Cambria" w:hAnsi="Cambria"/>
          <w:noProof/>
        </w:rPr>
        <w:t xml:space="preserve"> 43</w:t>
      </w:r>
      <w:r w:rsidRPr="00DE2306">
        <w:rPr>
          <w:rFonts w:ascii="Cambria" w:hAnsi="Cambria"/>
          <w:b/>
          <w:noProof/>
        </w:rPr>
        <w:t>,</w:t>
      </w:r>
      <w:r w:rsidRPr="00DE2306">
        <w:rPr>
          <w:rFonts w:ascii="Cambria" w:hAnsi="Cambria"/>
          <w:noProof/>
        </w:rPr>
        <w:t xml:space="preserve"> 4, 497-533.</w:t>
      </w:r>
      <w:bookmarkEnd w:id="68"/>
    </w:p>
    <w:p w14:paraId="72F504F6" w14:textId="77777777" w:rsidR="00DE2306" w:rsidRPr="00DE2306" w:rsidRDefault="00DE2306" w:rsidP="00462D89">
      <w:pPr>
        <w:spacing w:before="0" w:after="120" w:line="240" w:lineRule="auto"/>
        <w:ind w:left="720" w:hanging="720"/>
        <w:rPr>
          <w:rFonts w:ascii="Cambria" w:hAnsi="Cambria"/>
          <w:noProof/>
        </w:rPr>
      </w:pPr>
      <w:bookmarkStart w:id="69" w:name="_ENREF_69"/>
      <w:r w:rsidRPr="00DE2306">
        <w:rPr>
          <w:rFonts w:ascii="Cambria" w:hAnsi="Cambria"/>
          <w:noProof/>
        </w:rPr>
        <w:t>Ó Riain, Se</w:t>
      </w:r>
      <w:r w:rsidRPr="00DE2306">
        <w:rPr>
          <w:rFonts w:ascii="Cambria" w:hAnsi="Cambria"/>
          <w:noProof/>
          <w:sz w:val="26"/>
        </w:rPr>
        <w:t>á</w:t>
      </w:r>
      <w:r w:rsidRPr="00DE2306">
        <w:rPr>
          <w:rFonts w:ascii="Cambria" w:hAnsi="Cambria"/>
          <w:noProof/>
        </w:rPr>
        <w:t xml:space="preserve">n (2000) The Flexible Developmental State : Globalization, Information Technology and the 'Celtic Tiger'. </w:t>
      </w:r>
      <w:r w:rsidRPr="00DE2306">
        <w:rPr>
          <w:rFonts w:ascii="Cambria" w:hAnsi="Cambria"/>
          <w:i/>
          <w:noProof/>
        </w:rPr>
        <w:t>Politics and Society,</w:t>
      </w:r>
      <w:r w:rsidRPr="00DE2306">
        <w:rPr>
          <w:rFonts w:ascii="Cambria" w:hAnsi="Cambria"/>
          <w:noProof/>
        </w:rPr>
        <w:t xml:space="preserve"> 28</w:t>
      </w:r>
      <w:r w:rsidRPr="00DE2306">
        <w:rPr>
          <w:rFonts w:ascii="Cambria" w:hAnsi="Cambria"/>
          <w:b/>
          <w:noProof/>
        </w:rPr>
        <w:t>,</w:t>
      </w:r>
      <w:r w:rsidRPr="00DE2306">
        <w:rPr>
          <w:rFonts w:ascii="Cambria" w:hAnsi="Cambria"/>
          <w:noProof/>
        </w:rPr>
        <w:t xml:space="preserve"> 3, 3-37.</w:t>
      </w:r>
      <w:bookmarkEnd w:id="69"/>
    </w:p>
    <w:p w14:paraId="030C3AB1" w14:textId="77777777" w:rsidR="00DE2306" w:rsidRPr="00DE2306" w:rsidRDefault="00DE2306" w:rsidP="00462D89">
      <w:pPr>
        <w:spacing w:before="0" w:after="120" w:line="240" w:lineRule="auto"/>
        <w:ind w:left="720" w:hanging="720"/>
        <w:rPr>
          <w:rFonts w:ascii="Cambria" w:hAnsi="Cambria"/>
          <w:noProof/>
        </w:rPr>
      </w:pPr>
      <w:bookmarkStart w:id="70" w:name="_ENREF_70"/>
      <w:r w:rsidRPr="00DE2306">
        <w:rPr>
          <w:rFonts w:ascii="Cambria" w:hAnsi="Cambria"/>
          <w:noProof/>
        </w:rPr>
        <w:t xml:space="preserve">Ó Riain, Seán (2004) </w:t>
      </w:r>
      <w:r w:rsidRPr="00DE2306">
        <w:rPr>
          <w:rFonts w:ascii="Cambria" w:hAnsi="Cambria"/>
          <w:i/>
          <w:noProof/>
        </w:rPr>
        <w:t xml:space="preserve">The Politics of High Tech Growth: Developmental Network States in the Global Economy, </w:t>
      </w:r>
      <w:r w:rsidRPr="00DE2306">
        <w:rPr>
          <w:rFonts w:ascii="Cambria" w:hAnsi="Cambria"/>
          <w:noProof/>
        </w:rPr>
        <w:t>Cambridge, Cambridge University Press.</w:t>
      </w:r>
      <w:bookmarkEnd w:id="70"/>
    </w:p>
    <w:p w14:paraId="43D20F57" w14:textId="77777777" w:rsidR="00DE2306" w:rsidRPr="00DE2306" w:rsidRDefault="00DE2306" w:rsidP="00462D89">
      <w:pPr>
        <w:spacing w:before="0" w:after="120" w:line="240" w:lineRule="auto"/>
        <w:ind w:left="720" w:hanging="720"/>
        <w:rPr>
          <w:rFonts w:ascii="Cambria" w:hAnsi="Cambria"/>
          <w:noProof/>
        </w:rPr>
      </w:pPr>
      <w:bookmarkStart w:id="71" w:name="_ENREF_71"/>
      <w:r w:rsidRPr="00DE2306">
        <w:rPr>
          <w:rFonts w:ascii="Cambria" w:hAnsi="Cambria"/>
          <w:noProof/>
        </w:rPr>
        <w:t xml:space="preserve">Ó Riain, Seán (2014) </w:t>
      </w:r>
      <w:r w:rsidRPr="00DE2306">
        <w:rPr>
          <w:rFonts w:ascii="Cambria" w:hAnsi="Cambria"/>
          <w:i/>
          <w:noProof/>
        </w:rPr>
        <w:t xml:space="preserve">The Rise and Fall of Ireland's Celtic Tiger, </w:t>
      </w:r>
      <w:r w:rsidRPr="00DE2306">
        <w:rPr>
          <w:rFonts w:ascii="Cambria" w:hAnsi="Cambria"/>
          <w:noProof/>
        </w:rPr>
        <w:t>Cambridge, Cambridge University Press.</w:t>
      </w:r>
      <w:bookmarkEnd w:id="71"/>
    </w:p>
    <w:p w14:paraId="4F1BBD66" w14:textId="77777777" w:rsidR="00DE2306" w:rsidRPr="00DE2306" w:rsidRDefault="00DE2306" w:rsidP="00462D89">
      <w:pPr>
        <w:spacing w:before="0" w:after="120" w:line="240" w:lineRule="auto"/>
        <w:ind w:left="720" w:hanging="720"/>
        <w:rPr>
          <w:rFonts w:ascii="Cambria" w:hAnsi="Cambria"/>
          <w:noProof/>
        </w:rPr>
      </w:pPr>
      <w:bookmarkStart w:id="72" w:name="_ENREF_72"/>
      <w:r w:rsidRPr="00DE2306">
        <w:rPr>
          <w:rFonts w:ascii="Cambria" w:hAnsi="Cambria"/>
          <w:noProof/>
        </w:rPr>
        <w:t>OECD (2008) Ireland: Towards an Integrated Public Service, OECD.</w:t>
      </w:r>
      <w:bookmarkEnd w:id="72"/>
    </w:p>
    <w:p w14:paraId="3F246A54" w14:textId="77777777" w:rsidR="00DE2306" w:rsidRPr="00DE2306" w:rsidRDefault="00DE2306" w:rsidP="00462D89">
      <w:pPr>
        <w:spacing w:before="0" w:after="120" w:line="240" w:lineRule="auto"/>
        <w:ind w:left="720" w:hanging="720"/>
        <w:rPr>
          <w:rFonts w:ascii="Cambria" w:hAnsi="Cambria"/>
          <w:noProof/>
        </w:rPr>
      </w:pPr>
      <w:bookmarkStart w:id="73" w:name="_ENREF_73"/>
      <w:r w:rsidRPr="00DE2306">
        <w:rPr>
          <w:rFonts w:ascii="Cambria" w:hAnsi="Cambria"/>
          <w:noProof/>
        </w:rPr>
        <w:t xml:space="preserve">Peters, B. Guy &amp; Pierre, Jon (Eds.) (2001) </w:t>
      </w:r>
      <w:r w:rsidRPr="00DE2306">
        <w:rPr>
          <w:rFonts w:ascii="Cambria" w:hAnsi="Cambria"/>
          <w:i/>
          <w:noProof/>
        </w:rPr>
        <w:t xml:space="preserve">Politicians, Bureaucrats and Administrative Reform, </w:t>
      </w:r>
      <w:r w:rsidRPr="00DE2306">
        <w:rPr>
          <w:rFonts w:ascii="Cambria" w:hAnsi="Cambria"/>
          <w:noProof/>
        </w:rPr>
        <w:t>London, Routledge.</w:t>
      </w:r>
      <w:bookmarkEnd w:id="73"/>
    </w:p>
    <w:p w14:paraId="45CE7EDC" w14:textId="77777777" w:rsidR="00DE2306" w:rsidRPr="00DE2306" w:rsidRDefault="00DE2306" w:rsidP="00462D89">
      <w:pPr>
        <w:spacing w:before="0" w:after="120" w:line="240" w:lineRule="auto"/>
        <w:ind w:left="720" w:hanging="720"/>
        <w:rPr>
          <w:rFonts w:ascii="Cambria" w:hAnsi="Cambria"/>
          <w:noProof/>
        </w:rPr>
      </w:pPr>
      <w:bookmarkStart w:id="74" w:name="_ENREF_74"/>
      <w:r w:rsidRPr="00DE2306">
        <w:rPr>
          <w:rFonts w:ascii="Cambria" w:hAnsi="Cambria"/>
          <w:noProof/>
        </w:rPr>
        <w:t xml:space="preserve">Pierson, Paul (Ed.) (2001) </w:t>
      </w:r>
      <w:r w:rsidRPr="00DE2306">
        <w:rPr>
          <w:rFonts w:ascii="Cambria" w:hAnsi="Cambria"/>
          <w:i/>
          <w:noProof/>
        </w:rPr>
        <w:t xml:space="preserve">The New Politics of the Welfare State, </w:t>
      </w:r>
      <w:r w:rsidRPr="00DE2306">
        <w:rPr>
          <w:rFonts w:ascii="Cambria" w:hAnsi="Cambria"/>
          <w:noProof/>
        </w:rPr>
        <w:t>Oxford, Oxford University Press.</w:t>
      </w:r>
      <w:bookmarkEnd w:id="74"/>
    </w:p>
    <w:p w14:paraId="63615A83" w14:textId="77777777" w:rsidR="00DE2306" w:rsidRPr="00DE2306" w:rsidRDefault="00DE2306" w:rsidP="00462D89">
      <w:pPr>
        <w:spacing w:before="0" w:after="120" w:line="240" w:lineRule="auto"/>
        <w:ind w:left="720" w:hanging="720"/>
        <w:rPr>
          <w:rFonts w:ascii="Cambria" w:hAnsi="Cambria"/>
          <w:noProof/>
        </w:rPr>
      </w:pPr>
      <w:bookmarkStart w:id="75" w:name="_ENREF_75"/>
      <w:r w:rsidRPr="00DE2306">
        <w:rPr>
          <w:rFonts w:ascii="Cambria" w:hAnsi="Cambria"/>
          <w:noProof/>
        </w:rPr>
        <w:t xml:space="preserve">Pollitt, Christopher &amp; Bouckaert, Geert (2011) </w:t>
      </w:r>
      <w:r w:rsidRPr="00DE2306">
        <w:rPr>
          <w:rFonts w:ascii="Cambria" w:hAnsi="Cambria"/>
          <w:i/>
          <w:noProof/>
        </w:rPr>
        <w:t xml:space="preserve">Public Management Reform: A Comparative Analysis - New Public Management, Governance, and the Neo-Weberian State, </w:t>
      </w:r>
      <w:r w:rsidRPr="00DE2306">
        <w:rPr>
          <w:rFonts w:ascii="Cambria" w:hAnsi="Cambria"/>
          <w:noProof/>
        </w:rPr>
        <w:t>Oxford, OUP.</w:t>
      </w:r>
      <w:bookmarkEnd w:id="75"/>
    </w:p>
    <w:p w14:paraId="561EBA59" w14:textId="77777777" w:rsidR="00DE2306" w:rsidRPr="00DE2306" w:rsidRDefault="00DE2306" w:rsidP="00462D89">
      <w:pPr>
        <w:spacing w:before="0" w:after="120" w:line="240" w:lineRule="auto"/>
        <w:ind w:left="720" w:hanging="720"/>
        <w:rPr>
          <w:rFonts w:ascii="Cambria" w:hAnsi="Cambria"/>
          <w:noProof/>
        </w:rPr>
      </w:pPr>
      <w:bookmarkStart w:id="76" w:name="_ENREF_76"/>
      <w:r w:rsidRPr="00DE2306">
        <w:rPr>
          <w:rFonts w:ascii="Cambria" w:hAnsi="Cambria"/>
          <w:noProof/>
        </w:rPr>
        <w:t xml:space="preserve">Pollitt, Christopher, Talbot, Colin, Caulfield, Janice &amp; Smullen, Amanda (2004) </w:t>
      </w:r>
      <w:r w:rsidRPr="00DE2306">
        <w:rPr>
          <w:rFonts w:ascii="Cambria" w:hAnsi="Cambria"/>
          <w:i/>
          <w:noProof/>
        </w:rPr>
        <w:t xml:space="preserve">Agencies: How Governments Do Things through Semi-Autonomous Organisations, </w:t>
      </w:r>
      <w:r w:rsidRPr="00DE2306">
        <w:rPr>
          <w:rFonts w:ascii="Cambria" w:hAnsi="Cambria"/>
          <w:noProof/>
        </w:rPr>
        <w:t>New York, NY, Palgrave.</w:t>
      </w:r>
      <w:bookmarkEnd w:id="76"/>
    </w:p>
    <w:p w14:paraId="6D2A93A1" w14:textId="77777777" w:rsidR="00DE2306" w:rsidRPr="00DE2306" w:rsidRDefault="00DE2306" w:rsidP="00462D89">
      <w:pPr>
        <w:spacing w:before="0" w:after="120" w:line="240" w:lineRule="auto"/>
        <w:ind w:left="720" w:hanging="720"/>
        <w:rPr>
          <w:rFonts w:ascii="Cambria" w:hAnsi="Cambria"/>
          <w:noProof/>
        </w:rPr>
      </w:pPr>
      <w:bookmarkStart w:id="77" w:name="_ENREF_77"/>
      <w:r w:rsidRPr="00DE2306">
        <w:rPr>
          <w:rFonts w:ascii="Cambria" w:hAnsi="Cambria"/>
          <w:noProof/>
        </w:rPr>
        <w:t xml:space="preserve">Prasad, Monica (2006) </w:t>
      </w:r>
      <w:r w:rsidRPr="00DE2306">
        <w:rPr>
          <w:rFonts w:ascii="Cambria" w:hAnsi="Cambria"/>
          <w:i/>
          <w:noProof/>
        </w:rPr>
        <w:t xml:space="preserve">The Politics of Free Markets: The Rise of Neoliberal Economic Policies in Britain, France, Germany, and the United States, </w:t>
      </w:r>
      <w:r w:rsidRPr="00DE2306">
        <w:rPr>
          <w:rFonts w:ascii="Cambria" w:hAnsi="Cambria"/>
          <w:noProof/>
        </w:rPr>
        <w:t>Chicago, University of Chicago.</w:t>
      </w:r>
      <w:bookmarkEnd w:id="77"/>
    </w:p>
    <w:p w14:paraId="3AFE1512" w14:textId="77777777" w:rsidR="00DE2306" w:rsidRPr="00DE2306" w:rsidRDefault="00DE2306" w:rsidP="00462D89">
      <w:pPr>
        <w:spacing w:before="0" w:after="120" w:line="240" w:lineRule="auto"/>
        <w:ind w:left="720" w:hanging="720"/>
        <w:rPr>
          <w:rFonts w:ascii="Cambria" w:hAnsi="Cambria"/>
          <w:noProof/>
        </w:rPr>
      </w:pPr>
      <w:bookmarkStart w:id="78" w:name="_ENREF_78"/>
      <w:r w:rsidRPr="00DE2306">
        <w:rPr>
          <w:rFonts w:ascii="Cambria" w:hAnsi="Cambria"/>
          <w:noProof/>
        </w:rPr>
        <w:t xml:space="preserve">Regan, Aidan (2012) The Political Economy of Social Pacts in the EMU: Irish Liberal Market Corporatism In Crisis. </w:t>
      </w:r>
      <w:r w:rsidRPr="00DE2306">
        <w:rPr>
          <w:rFonts w:ascii="Cambria" w:hAnsi="Cambria"/>
          <w:i/>
          <w:noProof/>
        </w:rPr>
        <w:t>New Political Economy,</w:t>
      </w:r>
      <w:r w:rsidRPr="00DE2306">
        <w:rPr>
          <w:rFonts w:ascii="Cambria" w:hAnsi="Cambria"/>
          <w:noProof/>
        </w:rPr>
        <w:t xml:space="preserve"> 17</w:t>
      </w:r>
      <w:r w:rsidRPr="00DE2306">
        <w:rPr>
          <w:rFonts w:ascii="Cambria" w:hAnsi="Cambria"/>
          <w:b/>
          <w:noProof/>
        </w:rPr>
        <w:t>,</w:t>
      </w:r>
      <w:r w:rsidRPr="00DE2306">
        <w:rPr>
          <w:rFonts w:ascii="Cambria" w:hAnsi="Cambria"/>
          <w:noProof/>
        </w:rPr>
        <w:t xml:space="preserve"> 4, 465-491.</w:t>
      </w:r>
      <w:bookmarkEnd w:id="78"/>
    </w:p>
    <w:p w14:paraId="66F3CD6D" w14:textId="5BFDED73" w:rsidR="00DE2306" w:rsidRPr="00DE2306" w:rsidRDefault="00DE2306" w:rsidP="00462D89">
      <w:pPr>
        <w:spacing w:before="0" w:after="120" w:line="240" w:lineRule="auto"/>
        <w:ind w:left="720" w:hanging="720"/>
        <w:rPr>
          <w:rFonts w:ascii="Cambria" w:hAnsi="Cambria"/>
          <w:noProof/>
        </w:rPr>
      </w:pPr>
      <w:bookmarkStart w:id="79" w:name="_ENREF_79"/>
      <w:r w:rsidRPr="00DE2306">
        <w:rPr>
          <w:rFonts w:ascii="Cambria" w:hAnsi="Cambria"/>
          <w:noProof/>
        </w:rPr>
        <w:t xml:space="preserve">Rolland, Vidar W.  &amp; Roness, Paul G. (2009) Mapping Organizational Units in the State: Challenges and Classifications, UCD Geary Institute, Geary Working Paper 2009/09, </w:t>
      </w:r>
      <w:hyperlink r:id="rId21" w:history="1">
        <w:r w:rsidRPr="00DE2306">
          <w:rPr>
            <w:rStyle w:val="Hyperlink"/>
            <w:noProof/>
          </w:rPr>
          <w:t>http://www.ucd.ie/geary/static/publications/workingpapers/gearywp200909.pdf</w:t>
        </w:r>
      </w:hyperlink>
      <w:r w:rsidRPr="00DE2306">
        <w:rPr>
          <w:rFonts w:ascii="Cambria" w:hAnsi="Cambria"/>
          <w:noProof/>
        </w:rPr>
        <w:t>.</w:t>
      </w:r>
      <w:bookmarkEnd w:id="79"/>
    </w:p>
    <w:p w14:paraId="161C8150" w14:textId="77777777" w:rsidR="00DE2306" w:rsidRPr="00DE2306" w:rsidRDefault="00DE2306" w:rsidP="00462D89">
      <w:pPr>
        <w:spacing w:before="0" w:after="120" w:line="240" w:lineRule="auto"/>
        <w:ind w:left="720" w:hanging="720"/>
        <w:rPr>
          <w:rFonts w:ascii="Cambria" w:hAnsi="Cambria"/>
          <w:noProof/>
        </w:rPr>
      </w:pPr>
      <w:bookmarkStart w:id="80" w:name="_ENREF_80"/>
      <w:r w:rsidRPr="00DE2306">
        <w:rPr>
          <w:rFonts w:ascii="Cambria" w:hAnsi="Cambria"/>
          <w:noProof/>
        </w:rPr>
        <w:t xml:space="preserve">Rudder, Catherine E. (2008) Private Governance as Public Policy: A Paradigmatic Shift. </w:t>
      </w:r>
      <w:r w:rsidRPr="00DE2306">
        <w:rPr>
          <w:rFonts w:ascii="Cambria" w:hAnsi="Cambria"/>
          <w:i/>
          <w:noProof/>
        </w:rPr>
        <w:t>The Journal of Politics,</w:t>
      </w:r>
      <w:r w:rsidRPr="00DE2306">
        <w:rPr>
          <w:rFonts w:ascii="Cambria" w:hAnsi="Cambria"/>
          <w:noProof/>
        </w:rPr>
        <w:t xml:space="preserve"> 70</w:t>
      </w:r>
      <w:r w:rsidRPr="00DE2306">
        <w:rPr>
          <w:rFonts w:ascii="Cambria" w:hAnsi="Cambria"/>
          <w:b/>
          <w:noProof/>
        </w:rPr>
        <w:t>,</w:t>
      </w:r>
      <w:r w:rsidRPr="00DE2306">
        <w:rPr>
          <w:rFonts w:ascii="Cambria" w:hAnsi="Cambria"/>
          <w:noProof/>
        </w:rPr>
        <w:t xml:space="preserve"> 04, 899-913.</w:t>
      </w:r>
      <w:bookmarkEnd w:id="80"/>
    </w:p>
    <w:p w14:paraId="5D860CBD" w14:textId="77777777" w:rsidR="00DE2306" w:rsidRPr="00DE2306" w:rsidRDefault="00DE2306" w:rsidP="00462D89">
      <w:pPr>
        <w:spacing w:before="0" w:after="120" w:line="240" w:lineRule="auto"/>
        <w:ind w:left="720" w:hanging="720"/>
        <w:rPr>
          <w:rFonts w:ascii="Cambria" w:hAnsi="Cambria"/>
          <w:noProof/>
        </w:rPr>
      </w:pPr>
      <w:bookmarkStart w:id="81" w:name="_ENREF_81"/>
      <w:r w:rsidRPr="00DE2306">
        <w:rPr>
          <w:rFonts w:ascii="Cambria" w:hAnsi="Cambria"/>
          <w:noProof/>
        </w:rPr>
        <w:t xml:space="preserve">Scharpf, Fritz W. (1994) Games Real Actors Could Play: Positive and Negative Coordination in Embedded Negotiations. </w:t>
      </w:r>
      <w:r w:rsidRPr="00DE2306">
        <w:rPr>
          <w:rFonts w:ascii="Cambria" w:hAnsi="Cambria"/>
          <w:i/>
          <w:noProof/>
        </w:rPr>
        <w:t>Journal of Theoretical Politics,</w:t>
      </w:r>
      <w:r w:rsidRPr="00DE2306">
        <w:rPr>
          <w:rFonts w:ascii="Cambria" w:hAnsi="Cambria"/>
          <w:noProof/>
        </w:rPr>
        <w:t xml:space="preserve"> 6</w:t>
      </w:r>
      <w:r w:rsidRPr="00DE2306">
        <w:rPr>
          <w:rFonts w:ascii="Cambria" w:hAnsi="Cambria"/>
          <w:b/>
          <w:noProof/>
        </w:rPr>
        <w:t>,</w:t>
      </w:r>
      <w:r w:rsidRPr="00DE2306">
        <w:rPr>
          <w:rFonts w:ascii="Cambria" w:hAnsi="Cambria"/>
          <w:noProof/>
        </w:rPr>
        <w:t xml:space="preserve"> 1, 27-53.</w:t>
      </w:r>
      <w:bookmarkEnd w:id="81"/>
    </w:p>
    <w:p w14:paraId="717008DF" w14:textId="77777777" w:rsidR="00DE2306" w:rsidRPr="00DE2306" w:rsidRDefault="00DE2306" w:rsidP="00462D89">
      <w:pPr>
        <w:spacing w:before="0" w:after="120" w:line="240" w:lineRule="auto"/>
        <w:ind w:left="720" w:hanging="720"/>
        <w:rPr>
          <w:rFonts w:ascii="Cambria" w:hAnsi="Cambria"/>
          <w:noProof/>
        </w:rPr>
      </w:pPr>
      <w:bookmarkStart w:id="82" w:name="_ENREF_82"/>
      <w:r w:rsidRPr="00DE2306">
        <w:rPr>
          <w:rFonts w:ascii="Cambria" w:hAnsi="Cambria"/>
          <w:noProof/>
        </w:rPr>
        <w:t xml:space="preserve">Schmidt, Vivien A. &amp; Thatcher, Mark (Eds.) (2013) </w:t>
      </w:r>
      <w:r w:rsidRPr="00DE2306">
        <w:rPr>
          <w:rFonts w:ascii="Cambria" w:hAnsi="Cambria"/>
          <w:i/>
          <w:noProof/>
        </w:rPr>
        <w:t xml:space="preserve">Resilient Liberalism in Europe's Political Economy, </w:t>
      </w:r>
      <w:r w:rsidRPr="00DE2306">
        <w:rPr>
          <w:rFonts w:ascii="Cambria" w:hAnsi="Cambria"/>
          <w:noProof/>
        </w:rPr>
        <w:t>Cambridge, Cambridge University Press.</w:t>
      </w:r>
      <w:bookmarkEnd w:id="82"/>
    </w:p>
    <w:p w14:paraId="1FD0B671" w14:textId="56E0F0F0" w:rsidR="00DE2306" w:rsidRPr="00DE2306" w:rsidRDefault="00DE2306" w:rsidP="00462D89">
      <w:pPr>
        <w:spacing w:before="0" w:after="120" w:line="240" w:lineRule="auto"/>
        <w:ind w:left="720" w:hanging="720"/>
        <w:rPr>
          <w:rFonts w:ascii="Cambria" w:hAnsi="Cambria"/>
          <w:noProof/>
        </w:rPr>
      </w:pPr>
      <w:bookmarkStart w:id="83" w:name="_ENREF_83"/>
      <w:r w:rsidRPr="00DE2306">
        <w:rPr>
          <w:rFonts w:ascii="Cambria" w:hAnsi="Cambria"/>
          <w:noProof/>
        </w:rPr>
        <w:t xml:space="preserve">Scott, Colin (2004) Regulation in the Age of Governance: the Rise of the Post-Regulatory State, in Levi-Faur, David &amp; Jordana, Jacint (Eds.) </w:t>
      </w:r>
      <w:r w:rsidRPr="00DE2306">
        <w:rPr>
          <w:rFonts w:ascii="Cambria" w:hAnsi="Cambria"/>
          <w:i/>
          <w:noProof/>
        </w:rPr>
        <w:t>The Politics of Regulation.</w:t>
      </w:r>
      <w:r w:rsidRPr="00DE2306">
        <w:rPr>
          <w:rFonts w:ascii="Cambria" w:hAnsi="Cambria"/>
          <w:noProof/>
        </w:rPr>
        <w:t xml:space="preserve"> Cheltenham, Edward Elgar, </w:t>
      </w:r>
      <w:bookmarkEnd w:id="83"/>
      <w:r>
        <w:rPr>
          <w:rFonts w:ascii="Cambria" w:hAnsi="Cambria"/>
          <w:noProof/>
        </w:rPr>
        <w:fldChar w:fldCharType="begin"/>
      </w:r>
      <w:r>
        <w:rPr>
          <w:rFonts w:ascii="Cambria" w:hAnsi="Cambria"/>
          <w:noProof/>
        </w:rPr>
        <w:instrText xml:space="preserve"> HYPERLINK "http://dspace.anu.edu.au/handle/1885/41716?mode=simple" </w:instrText>
      </w:r>
      <w:r>
        <w:rPr>
          <w:rFonts w:ascii="Cambria" w:hAnsi="Cambria"/>
          <w:noProof/>
        </w:rPr>
        <w:fldChar w:fldCharType="separate"/>
      </w:r>
      <w:r w:rsidRPr="00DE2306">
        <w:rPr>
          <w:rStyle w:val="Hyperlink"/>
          <w:noProof/>
        </w:rPr>
        <w:t>http://dspace.anu.edu.au/handle/1885/41716?mode=simple</w:t>
      </w:r>
      <w:r>
        <w:rPr>
          <w:rFonts w:ascii="Cambria" w:hAnsi="Cambria"/>
          <w:noProof/>
        </w:rPr>
        <w:fldChar w:fldCharType="end"/>
      </w:r>
    </w:p>
    <w:p w14:paraId="1F387EDF" w14:textId="1A87666A" w:rsidR="00DE2306" w:rsidRPr="00DE2306" w:rsidRDefault="00DE2306" w:rsidP="00462D89">
      <w:pPr>
        <w:spacing w:before="0" w:after="120" w:line="240" w:lineRule="auto"/>
        <w:ind w:left="720" w:hanging="720"/>
        <w:rPr>
          <w:rFonts w:ascii="Cambria" w:hAnsi="Cambria"/>
          <w:noProof/>
        </w:rPr>
      </w:pPr>
      <w:bookmarkStart w:id="84" w:name="_ENREF_84"/>
      <w:r w:rsidRPr="00DE2306">
        <w:rPr>
          <w:rFonts w:ascii="Cambria" w:hAnsi="Cambria"/>
          <w:noProof/>
        </w:rPr>
        <w:t xml:space="preserve">Social Justice Ireland (2014) Rich gain more in Budget of missed opportunities, Budget 2015: Analysis and Critique, </w:t>
      </w:r>
      <w:hyperlink r:id="rId22" w:history="1">
        <w:r w:rsidRPr="00DE2306">
          <w:rPr>
            <w:rStyle w:val="Hyperlink"/>
            <w:noProof/>
          </w:rPr>
          <w:t>http://www.socialjustice.ie/sites/default/files/attach/publication/3573/budget2015analysisandcritiqueprint.pdf</w:t>
        </w:r>
      </w:hyperlink>
      <w:r w:rsidRPr="00DE2306">
        <w:rPr>
          <w:rFonts w:ascii="Cambria" w:hAnsi="Cambria"/>
          <w:noProof/>
        </w:rPr>
        <w:t>.</w:t>
      </w:r>
      <w:bookmarkEnd w:id="84"/>
    </w:p>
    <w:p w14:paraId="44F657E7" w14:textId="77777777" w:rsidR="00DE2306" w:rsidRPr="00DE2306" w:rsidRDefault="00DE2306" w:rsidP="00462D89">
      <w:pPr>
        <w:spacing w:before="0" w:after="120" w:line="240" w:lineRule="auto"/>
        <w:ind w:left="720" w:hanging="720"/>
        <w:rPr>
          <w:rFonts w:ascii="Cambria" w:hAnsi="Cambria"/>
          <w:noProof/>
        </w:rPr>
      </w:pPr>
      <w:bookmarkStart w:id="85" w:name="_ENREF_85"/>
      <w:r w:rsidRPr="00DE2306">
        <w:rPr>
          <w:rFonts w:ascii="Cambria" w:hAnsi="Cambria"/>
          <w:noProof/>
        </w:rPr>
        <w:t>S</w:t>
      </w:r>
      <w:r w:rsidRPr="00DE2306">
        <w:rPr>
          <w:rFonts w:ascii="Times New Roman" w:hAnsi="Times New Roman" w:cs="Times New Roman"/>
          <w:noProof/>
          <w:sz w:val="26"/>
        </w:rPr>
        <w:t>ø</w:t>
      </w:r>
      <w:r w:rsidRPr="00DE2306">
        <w:rPr>
          <w:rFonts w:ascii="Cambria" w:hAnsi="Cambria"/>
          <w:noProof/>
        </w:rPr>
        <w:t xml:space="preserve">rensen, Eva &amp; Torfing, Jacob (Eds.) (2008) </w:t>
      </w:r>
      <w:r w:rsidRPr="00DE2306">
        <w:rPr>
          <w:rFonts w:ascii="Cambria" w:hAnsi="Cambria"/>
          <w:i/>
          <w:noProof/>
        </w:rPr>
        <w:t xml:space="preserve">Theories of Democratic Network Governance, </w:t>
      </w:r>
      <w:r w:rsidRPr="00DE2306">
        <w:rPr>
          <w:rFonts w:ascii="Cambria" w:hAnsi="Cambria"/>
          <w:noProof/>
        </w:rPr>
        <w:t>Basingstoke, Palgrave.</w:t>
      </w:r>
      <w:bookmarkEnd w:id="85"/>
    </w:p>
    <w:p w14:paraId="70CEEFA4" w14:textId="61F81E49" w:rsidR="00DE2306" w:rsidRPr="00DE2306" w:rsidRDefault="00DE2306" w:rsidP="00462D89">
      <w:pPr>
        <w:spacing w:before="0" w:after="120" w:line="240" w:lineRule="auto"/>
        <w:ind w:left="720" w:hanging="720"/>
        <w:rPr>
          <w:rFonts w:ascii="Cambria" w:hAnsi="Cambria"/>
          <w:noProof/>
        </w:rPr>
      </w:pPr>
      <w:bookmarkStart w:id="86" w:name="_ENREF_86"/>
      <w:r w:rsidRPr="00DE2306">
        <w:rPr>
          <w:rFonts w:ascii="Cambria" w:hAnsi="Cambria"/>
          <w:noProof/>
        </w:rPr>
        <w:t xml:space="preserve">Special Group on Public Service Numbers and Expenditure Programmes (2009) Report of the Special Group on Public Service Numbers and Expenditure Programmes, </w:t>
      </w:r>
      <w:hyperlink r:id="rId23" w:history="1">
        <w:r w:rsidRPr="00DE2306">
          <w:rPr>
            <w:rStyle w:val="Hyperlink"/>
            <w:noProof/>
          </w:rPr>
          <w:t>http://www.djei.ie/publications/corporate/2009/volume1.pdf</w:t>
        </w:r>
      </w:hyperlink>
      <w:r w:rsidRPr="00DE2306">
        <w:rPr>
          <w:rFonts w:ascii="Cambria" w:hAnsi="Cambria"/>
          <w:noProof/>
        </w:rPr>
        <w:t>.</w:t>
      </w:r>
      <w:bookmarkEnd w:id="86"/>
    </w:p>
    <w:p w14:paraId="21C28841" w14:textId="77777777" w:rsidR="00DE2306" w:rsidRPr="00DE2306" w:rsidRDefault="00DE2306" w:rsidP="00462D89">
      <w:pPr>
        <w:spacing w:before="0" w:after="120" w:line="240" w:lineRule="auto"/>
        <w:ind w:left="720" w:hanging="720"/>
        <w:rPr>
          <w:rFonts w:ascii="Cambria" w:hAnsi="Cambria"/>
          <w:noProof/>
        </w:rPr>
      </w:pPr>
      <w:bookmarkStart w:id="87" w:name="_ENREF_87"/>
      <w:r w:rsidRPr="00DE2306">
        <w:rPr>
          <w:rFonts w:ascii="Cambria" w:hAnsi="Cambria"/>
          <w:noProof/>
        </w:rPr>
        <w:t xml:space="preserve">Streeck, Wolfgang (2009) </w:t>
      </w:r>
      <w:r w:rsidRPr="00DE2306">
        <w:rPr>
          <w:rFonts w:ascii="Cambria" w:hAnsi="Cambria"/>
          <w:i/>
          <w:noProof/>
        </w:rPr>
        <w:t xml:space="preserve">Re-Forming Capitalism: Institutional Change in the German Political Economy, </w:t>
      </w:r>
      <w:r w:rsidRPr="00DE2306">
        <w:rPr>
          <w:rFonts w:ascii="Cambria" w:hAnsi="Cambria"/>
          <w:noProof/>
        </w:rPr>
        <w:t>Oxford, Oxford University Press.</w:t>
      </w:r>
      <w:bookmarkEnd w:id="87"/>
    </w:p>
    <w:p w14:paraId="418450F9" w14:textId="77777777" w:rsidR="00DE2306" w:rsidRPr="00DE2306" w:rsidRDefault="00DE2306" w:rsidP="00462D89">
      <w:pPr>
        <w:spacing w:before="0" w:after="120" w:line="240" w:lineRule="auto"/>
        <w:ind w:left="720" w:hanging="720"/>
        <w:rPr>
          <w:rFonts w:ascii="Cambria" w:hAnsi="Cambria"/>
          <w:noProof/>
        </w:rPr>
      </w:pPr>
      <w:bookmarkStart w:id="88" w:name="_ENREF_88"/>
      <w:r w:rsidRPr="00DE2306">
        <w:rPr>
          <w:rFonts w:ascii="Cambria" w:hAnsi="Cambria"/>
          <w:noProof/>
        </w:rPr>
        <w:t>Teorell, Jan, Charron, Nicholas, Samanni, Marcus, Holmberg, Sören &amp; Rothstein, Bo (2009) The Quality of Government Dataset, version 17June09. University of Gothenburg: The Quality of Government Institute.</w:t>
      </w:r>
      <w:bookmarkEnd w:id="88"/>
    </w:p>
    <w:p w14:paraId="40A54E95" w14:textId="77777777" w:rsidR="00DE2306" w:rsidRPr="00DE2306" w:rsidRDefault="00DE2306" w:rsidP="00462D89">
      <w:pPr>
        <w:spacing w:before="0" w:after="120" w:line="240" w:lineRule="auto"/>
        <w:ind w:left="720" w:hanging="720"/>
        <w:rPr>
          <w:rFonts w:ascii="Cambria" w:hAnsi="Cambria"/>
          <w:noProof/>
        </w:rPr>
      </w:pPr>
      <w:bookmarkStart w:id="89" w:name="_ENREF_89"/>
      <w:r w:rsidRPr="00DE2306">
        <w:rPr>
          <w:rFonts w:ascii="Cambria" w:hAnsi="Cambria"/>
          <w:noProof/>
        </w:rPr>
        <w:t>Thatcher, Mark (2009) Internationalization and the State: Reforming Regulatory Institutions, UCD Geary Institute, Geary Working Paper 2009/14.</w:t>
      </w:r>
      <w:bookmarkEnd w:id="89"/>
    </w:p>
    <w:p w14:paraId="370C2A39" w14:textId="77777777" w:rsidR="00DE2306" w:rsidRPr="00DE2306" w:rsidRDefault="00DE2306" w:rsidP="00462D89">
      <w:pPr>
        <w:spacing w:before="0" w:after="120" w:line="240" w:lineRule="auto"/>
        <w:ind w:left="720" w:hanging="720"/>
        <w:rPr>
          <w:rFonts w:ascii="Cambria" w:hAnsi="Cambria"/>
          <w:noProof/>
        </w:rPr>
      </w:pPr>
      <w:bookmarkStart w:id="90" w:name="_ENREF_90"/>
      <w:r w:rsidRPr="00DE2306">
        <w:rPr>
          <w:rFonts w:ascii="Cambria" w:hAnsi="Cambria"/>
          <w:noProof/>
        </w:rPr>
        <w:t xml:space="preserve">van Thiel, Sandra (2014) </w:t>
      </w:r>
      <w:r w:rsidRPr="00DE2306">
        <w:rPr>
          <w:rFonts w:ascii="Cambria" w:hAnsi="Cambria"/>
          <w:i/>
          <w:noProof/>
        </w:rPr>
        <w:t xml:space="preserve">Research Methods in Public Administration and Public Management: An Introduction, </w:t>
      </w:r>
      <w:r w:rsidRPr="00DE2306">
        <w:rPr>
          <w:rFonts w:ascii="Cambria" w:hAnsi="Cambria"/>
          <w:noProof/>
        </w:rPr>
        <w:t>Abingdon, Routledge.</w:t>
      </w:r>
      <w:bookmarkEnd w:id="90"/>
    </w:p>
    <w:p w14:paraId="2898D72C" w14:textId="77777777" w:rsidR="00DE2306" w:rsidRPr="00DE2306" w:rsidRDefault="00DE2306" w:rsidP="00462D89">
      <w:pPr>
        <w:spacing w:before="0" w:after="120" w:line="240" w:lineRule="auto"/>
        <w:ind w:left="720" w:hanging="720"/>
        <w:rPr>
          <w:rFonts w:ascii="Cambria" w:hAnsi="Cambria"/>
          <w:noProof/>
        </w:rPr>
      </w:pPr>
      <w:bookmarkStart w:id="91" w:name="_ENREF_91"/>
      <w:r w:rsidRPr="00DE2306">
        <w:rPr>
          <w:rFonts w:ascii="Cambria" w:hAnsi="Cambria"/>
          <w:noProof/>
        </w:rPr>
        <w:t xml:space="preserve">Vogel, Steven K. &amp; Barma, Naazneen Haider (Eds.) (2007) </w:t>
      </w:r>
      <w:r w:rsidRPr="00DE2306">
        <w:rPr>
          <w:rFonts w:ascii="Cambria" w:hAnsi="Cambria"/>
          <w:i/>
          <w:noProof/>
        </w:rPr>
        <w:t xml:space="preserve">The Political Economy Reader: Markets as Institutions, </w:t>
      </w:r>
      <w:r w:rsidRPr="00DE2306">
        <w:rPr>
          <w:rFonts w:ascii="Cambria" w:hAnsi="Cambria"/>
          <w:noProof/>
        </w:rPr>
        <w:t>London, Routledge.</w:t>
      </w:r>
      <w:bookmarkEnd w:id="91"/>
    </w:p>
    <w:p w14:paraId="6D307A96" w14:textId="77777777" w:rsidR="00DE2306" w:rsidRPr="00DE2306" w:rsidRDefault="00DE2306" w:rsidP="00462D89">
      <w:pPr>
        <w:spacing w:before="0" w:after="120" w:line="240" w:lineRule="auto"/>
        <w:ind w:left="720" w:hanging="720"/>
        <w:rPr>
          <w:rFonts w:ascii="Cambria" w:hAnsi="Cambria"/>
          <w:noProof/>
        </w:rPr>
      </w:pPr>
      <w:bookmarkStart w:id="92" w:name="_ENREF_92"/>
      <w:r w:rsidRPr="00DE2306">
        <w:rPr>
          <w:rFonts w:ascii="Cambria" w:hAnsi="Cambria"/>
          <w:noProof/>
        </w:rPr>
        <w:t xml:space="preserve">Weiss, Linda (1998) </w:t>
      </w:r>
      <w:r w:rsidRPr="00DE2306">
        <w:rPr>
          <w:rFonts w:ascii="Cambria" w:hAnsi="Cambria"/>
          <w:i/>
          <w:noProof/>
        </w:rPr>
        <w:t xml:space="preserve">The Myth of the Powerless State: Governing the Economy in a Global Era, </w:t>
      </w:r>
      <w:r w:rsidRPr="00DE2306">
        <w:rPr>
          <w:rFonts w:ascii="Cambria" w:hAnsi="Cambria"/>
          <w:noProof/>
        </w:rPr>
        <w:t>Cambridge, Polity Press.</w:t>
      </w:r>
      <w:bookmarkEnd w:id="92"/>
    </w:p>
    <w:p w14:paraId="446B6FE1" w14:textId="77777777" w:rsidR="00DE2306" w:rsidRPr="00DE2306" w:rsidRDefault="00DE2306" w:rsidP="00462D89">
      <w:pPr>
        <w:spacing w:before="0" w:after="120" w:line="240" w:lineRule="auto"/>
        <w:ind w:left="720" w:hanging="720"/>
        <w:rPr>
          <w:rFonts w:ascii="Cambria" w:hAnsi="Cambria"/>
          <w:noProof/>
        </w:rPr>
      </w:pPr>
      <w:bookmarkStart w:id="93" w:name="_ENREF_93"/>
      <w:r w:rsidRPr="00DE2306">
        <w:rPr>
          <w:rFonts w:ascii="Cambria" w:hAnsi="Cambria"/>
          <w:noProof/>
        </w:rPr>
        <w:t xml:space="preserve">Weiss, Linda (Ed.) (2003) </w:t>
      </w:r>
      <w:r w:rsidRPr="00DE2306">
        <w:rPr>
          <w:rFonts w:ascii="Cambria" w:hAnsi="Cambria"/>
          <w:i/>
          <w:noProof/>
        </w:rPr>
        <w:t xml:space="preserve">States in the Global Economy: Bringing Domestic Institutions Back In, </w:t>
      </w:r>
      <w:r w:rsidRPr="00DE2306">
        <w:rPr>
          <w:rFonts w:ascii="Cambria" w:hAnsi="Cambria"/>
          <w:noProof/>
        </w:rPr>
        <w:t>Cambridge, Cambridge University Press.</w:t>
      </w:r>
      <w:bookmarkEnd w:id="93"/>
    </w:p>
    <w:p w14:paraId="2EA91CDC" w14:textId="77777777" w:rsidR="00DE2306" w:rsidRPr="00DE2306" w:rsidRDefault="00DE2306" w:rsidP="00462D89">
      <w:pPr>
        <w:spacing w:before="0" w:after="120" w:line="240" w:lineRule="auto"/>
        <w:ind w:left="720" w:hanging="720"/>
        <w:rPr>
          <w:rFonts w:ascii="Cambria" w:hAnsi="Cambria"/>
          <w:noProof/>
        </w:rPr>
      </w:pPr>
      <w:bookmarkStart w:id="94" w:name="_ENREF_94"/>
      <w:r w:rsidRPr="00DE2306">
        <w:rPr>
          <w:rFonts w:ascii="Cambria" w:hAnsi="Cambria"/>
          <w:noProof/>
        </w:rPr>
        <w:t xml:space="preserve">Woll, Cornelia (2014) </w:t>
      </w:r>
      <w:r w:rsidRPr="00DE2306">
        <w:rPr>
          <w:rFonts w:ascii="Cambria" w:hAnsi="Cambria"/>
          <w:i/>
          <w:noProof/>
        </w:rPr>
        <w:t xml:space="preserve">The Power of Inaction: Bank Bailouts in Comparison, </w:t>
      </w:r>
      <w:r w:rsidRPr="00DE2306">
        <w:rPr>
          <w:rFonts w:ascii="Cambria" w:hAnsi="Cambria"/>
          <w:noProof/>
        </w:rPr>
        <w:t>Ithaca, NY, Cornell University Press.</w:t>
      </w:r>
      <w:bookmarkEnd w:id="94"/>
    </w:p>
    <w:p w14:paraId="6E14FB48" w14:textId="3EE6932E" w:rsidR="00DE2306" w:rsidRDefault="00DE2306" w:rsidP="00462D89">
      <w:pPr>
        <w:spacing w:before="0" w:after="120" w:line="240" w:lineRule="auto"/>
        <w:rPr>
          <w:rFonts w:ascii="Cambria" w:hAnsi="Cambria"/>
          <w:noProof/>
        </w:rPr>
      </w:pPr>
    </w:p>
    <w:p w14:paraId="7F4EABFF" w14:textId="0538C61D" w:rsidR="00850B29" w:rsidRDefault="00215A05" w:rsidP="00462D89">
      <w:pPr>
        <w:spacing w:before="0" w:after="120" w:line="240" w:lineRule="auto"/>
      </w:pPr>
      <w:r>
        <w:fldChar w:fldCharType="end"/>
      </w:r>
    </w:p>
    <w:sectPr w:rsidR="00850B29" w:rsidSect="00F913BD">
      <w:footerReference w:type="even" r:id="rId24"/>
      <w:footerReference w:type="default" r:id="rId25"/>
      <w:pgSz w:w="11900" w:h="16840"/>
      <w:pgMar w:top="1440" w:right="141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058370" w14:textId="77777777" w:rsidR="00285565" w:rsidRDefault="00285565" w:rsidP="006F2F29">
      <w:pPr>
        <w:spacing w:before="0" w:after="0" w:line="240" w:lineRule="auto"/>
      </w:pPr>
      <w:r>
        <w:separator/>
      </w:r>
    </w:p>
  </w:endnote>
  <w:endnote w:type="continuationSeparator" w:id="0">
    <w:p w14:paraId="12577A22" w14:textId="77777777" w:rsidR="00285565" w:rsidRDefault="00285565" w:rsidP="006F2F2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32646" w14:textId="77777777" w:rsidR="00285565" w:rsidRDefault="00285565" w:rsidP="00F913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7AF76" w14:textId="77777777" w:rsidR="00285565" w:rsidRDefault="00285565" w:rsidP="006F2F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3969A" w14:textId="77777777" w:rsidR="00285565" w:rsidRDefault="00285565" w:rsidP="0028556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3A8D">
      <w:rPr>
        <w:rStyle w:val="PageNumber"/>
        <w:noProof/>
      </w:rPr>
      <w:t>2</w:t>
    </w:r>
    <w:r>
      <w:rPr>
        <w:rStyle w:val="PageNumber"/>
      </w:rPr>
      <w:fldChar w:fldCharType="end"/>
    </w:r>
  </w:p>
  <w:p w14:paraId="4334CDAF" w14:textId="77777777" w:rsidR="00285565" w:rsidRDefault="00285565" w:rsidP="00F913B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84B44" w14:textId="77777777" w:rsidR="00285565" w:rsidRDefault="00285565" w:rsidP="006F2F29">
      <w:pPr>
        <w:spacing w:before="0" w:after="0" w:line="240" w:lineRule="auto"/>
      </w:pPr>
      <w:r>
        <w:separator/>
      </w:r>
    </w:p>
  </w:footnote>
  <w:footnote w:type="continuationSeparator" w:id="0">
    <w:p w14:paraId="47C0D067" w14:textId="77777777" w:rsidR="00285565" w:rsidRDefault="00285565" w:rsidP="006F2F29">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vtw99svpvzrmewp2e5e0sfz2a25a509zpe&quot;&gt;nh core library, 14 Jan 2014&lt;record-ids&gt;&lt;item&gt;112&lt;/item&gt;&lt;item&gt;235&lt;/item&gt;&lt;item&gt;471&lt;/item&gt;&lt;item&gt;660&lt;/item&gt;&lt;item&gt;717&lt;/item&gt;&lt;item&gt;749&lt;/item&gt;&lt;item&gt;966&lt;/item&gt;&lt;item&gt;1461&lt;/item&gt;&lt;item&gt;1579&lt;/item&gt;&lt;item&gt;1792&lt;/item&gt;&lt;item&gt;1854&lt;/item&gt;&lt;item&gt;2043&lt;/item&gt;&lt;item&gt;2218&lt;/item&gt;&lt;item&gt;2219&lt;/item&gt;&lt;item&gt;2225&lt;/item&gt;&lt;item&gt;2280&lt;/item&gt;&lt;item&gt;2316&lt;/item&gt;&lt;item&gt;2371&lt;/item&gt;&lt;item&gt;2381&lt;/item&gt;&lt;item&gt;2419&lt;/item&gt;&lt;item&gt;2453&lt;/item&gt;&lt;item&gt;2577&lt;/item&gt;&lt;item&gt;2592&lt;/item&gt;&lt;item&gt;2754&lt;/item&gt;&lt;item&gt;2756&lt;/item&gt;&lt;item&gt;2769&lt;/item&gt;&lt;item&gt;2776&lt;/item&gt;&lt;item&gt;2841&lt;/item&gt;&lt;item&gt;2854&lt;/item&gt;&lt;item&gt;2904&lt;/item&gt;&lt;item&gt;2969&lt;/item&gt;&lt;item&gt;2973&lt;/item&gt;&lt;item&gt;3004&lt;/item&gt;&lt;item&gt;3180&lt;/item&gt;&lt;item&gt;3260&lt;/item&gt;&lt;item&gt;3267&lt;/item&gt;&lt;item&gt;3419&lt;/item&gt;&lt;item&gt;3421&lt;/item&gt;&lt;item&gt;3422&lt;/item&gt;&lt;item&gt;3423&lt;/item&gt;&lt;item&gt;3430&lt;/item&gt;&lt;item&gt;3431&lt;/item&gt;&lt;item&gt;3432&lt;/item&gt;&lt;item&gt;3433&lt;/item&gt;&lt;item&gt;3495&lt;/item&gt;&lt;item&gt;3584&lt;/item&gt;&lt;item&gt;3585&lt;/item&gt;&lt;item&gt;3588&lt;/item&gt;&lt;item&gt;3616&lt;/item&gt;&lt;item&gt;3743&lt;/item&gt;&lt;item&gt;3944&lt;/item&gt;&lt;item&gt;4157&lt;/item&gt;&lt;item&gt;4184&lt;/item&gt;&lt;item&gt;4321&lt;/item&gt;&lt;item&gt;4389&lt;/item&gt;&lt;item&gt;4475&lt;/item&gt;&lt;item&gt;4477&lt;/item&gt;&lt;item&gt;4600&lt;/item&gt;&lt;item&gt;4658&lt;/item&gt;&lt;item&gt;4890&lt;/item&gt;&lt;item&gt;4927&lt;/item&gt;&lt;item&gt;5278&lt;/item&gt;&lt;item&gt;5437&lt;/item&gt;&lt;item&gt;5453&lt;/item&gt;&lt;item&gt;5509&lt;/item&gt;&lt;item&gt;5516&lt;/item&gt;&lt;item&gt;5583&lt;/item&gt;&lt;item&gt;5587&lt;/item&gt;&lt;item&gt;5600&lt;/item&gt;&lt;item&gt;5602&lt;/item&gt;&lt;item&gt;5610&lt;/item&gt;&lt;item&gt;5798&lt;/item&gt;&lt;item&gt;5877&lt;/item&gt;&lt;item&gt;5977&lt;/item&gt;&lt;item&gt;6070&lt;/item&gt;&lt;item&gt;6180&lt;/item&gt;&lt;item&gt;6384&lt;/item&gt;&lt;item&gt;6538&lt;/item&gt;&lt;item&gt;6557&lt;/item&gt;&lt;item&gt;6658&lt;/item&gt;&lt;item&gt;6754&lt;/item&gt;&lt;item&gt;6772&lt;/item&gt;&lt;item&gt;6828&lt;/item&gt;&lt;item&gt;6987&lt;/item&gt;&lt;item&gt;7197&lt;/item&gt;&lt;item&gt;7233&lt;/item&gt;&lt;item&gt;7375&lt;/item&gt;&lt;item&gt;7489&lt;/item&gt;&lt;item&gt;7530&lt;/item&gt;&lt;item&gt;7535&lt;/item&gt;&lt;item&gt;7536&lt;/item&gt;&lt;item&gt;7537&lt;/item&gt;&lt;item&gt;7538&lt;/item&gt;&lt;item&gt;7539&lt;/item&gt;&lt;/record-ids&gt;&lt;/item&gt;&lt;/Libraries&gt;"/>
  </w:docVars>
  <w:rsids>
    <w:rsidRoot w:val="00850B29"/>
    <w:rsid w:val="0000618A"/>
    <w:rsid w:val="0001484E"/>
    <w:rsid w:val="00016907"/>
    <w:rsid w:val="00017368"/>
    <w:rsid w:val="000216CC"/>
    <w:rsid w:val="00033690"/>
    <w:rsid w:val="00040F3C"/>
    <w:rsid w:val="00051355"/>
    <w:rsid w:val="00054BC8"/>
    <w:rsid w:val="00066435"/>
    <w:rsid w:val="00066D41"/>
    <w:rsid w:val="00076F79"/>
    <w:rsid w:val="00081CF2"/>
    <w:rsid w:val="00093FE9"/>
    <w:rsid w:val="000944F1"/>
    <w:rsid w:val="00094F3D"/>
    <w:rsid w:val="000B27E5"/>
    <w:rsid w:val="000B3E8A"/>
    <w:rsid w:val="000C005C"/>
    <w:rsid w:val="000F114E"/>
    <w:rsid w:val="000F46A7"/>
    <w:rsid w:val="000F741B"/>
    <w:rsid w:val="00100BB9"/>
    <w:rsid w:val="00115923"/>
    <w:rsid w:val="001233CD"/>
    <w:rsid w:val="00132103"/>
    <w:rsid w:val="00144C59"/>
    <w:rsid w:val="00150100"/>
    <w:rsid w:val="00171397"/>
    <w:rsid w:val="00184DF2"/>
    <w:rsid w:val="001856C3"/>
    <w:rsid w:val="001A5EA8"/>
    <w:rsid w:val="001A7A04"/>
    <w:rsid w:val="001B7992"/>
    <w:rsid w:val="001C316B"/>
    <w:rsid w:val="001D5444"/>
    <w:rsid w:val="001D5FE7"/>
    <w:rsid w:val="001D7A9C"/>
    <w:rsid w:val="001E11BF"/>
    <w:rsid w:val="001E259F"/>
    <w:rsid w:val="001E3C62"/>
    <w:rsid w:val="001F1324"/>
    <w:rsid w:val="001F5F3A"/>
    <w:rsid w:val="002122C2"/>
    <w:rsid w:val="002137A5"/>
    <w:rsid w:val="00215A05"/>
    <w:rsid w:val="002374D1"/>
    <w:rsid w:val="002625BE"/>
    <w:rsid w:val="00265375"/>
    <w:rsid w:val="00273BE1"/>
    <w:rsid w:val="00280659"/>
    <w:rsid w:val="00285565"/>
    <w:rsid w:val="00292A0C"/>
    <w:rsid w:val="0029300B"/>
    <w:rsid w:val="0029682F"/>
    <w:rsid w:val="002A4916"/>
    <w:rsid w:val="002A5313"/>
    <w:rsid w:val="002B568A"/>
    <w:rsid w:val="002C0E2B"/>
    <w:rsid w:val="002C62C8"/>
    <w:rsid w:val="002D17AB"/>
    <w:rsid w:val="002F6200"/>
    <w:rsid w:val="00311D64"/>
    <w:rsid w:val="00317B8A"/>
    <w:rsid w:val="0033298D"/>
    <w:rsid w:val="003333C4"/>
    <w:rsid w:val="00337A59"/>
    <w:rsid w:val="00353E95"/>
    <w:rsid w:val="00367E7B"/>
    <w:rsid w:val="00374374"/>
    <w:rsid w:val="003809CC"/>
    <w:rsid w:val="003872EA"/>
    <w:rsid w:val="00387CE1"/>
    <w:rsid w:val="00391D60"/>
    <w:rsid w:val="003A2EB7"/>
    <w:rsid w:val="003B13FD"/>
    <w:rsid w:val="003C53A2"/>
    <w:rsid w:val="003E7E37"/>
    <w:rsid w:val="003F12D3"/>
    <w:rsid w:val="0041562B"/>
    <w:rsid w:val="00436C7A"/>
    <w:rsid w:val="00452ADF"/>
    <w:rsid w:val="00453342"/>
    <w:rsid w:val="00462D89"/>
    <w:rsid w:val="00463FB1"/>
    <w:rsid w:val="004724AA"/>
    <w:rsid w:val="004A33CE"/>
    <w:rsid w:val="004A5B4F"/>
    <w:rsid w:val="004B03F7"/>
    <w:rsid w:val="004C1574"/>
    <w:rsid w:val="004C1AA5"/>
    <w:rsid w:val="004D2EDC"/>
    <w:rsid w:val="004D3DFA"/>
    <w:rsid w:val="004F41E3"/>
    <w:rsid w:val="004F7602"/>
    <w:rsid w:val="005003FF"/>
    <w:rsid w:val="005100A0"/>
    <w:rsid w:val="00517F11"/>
    <w:rsid w:val="00540F8B"/>
    <w:rsid w:val="00551A01"/>
    <w:rsid w:val="005630EA"/>
    <w:rsid w:val="00563B4D"/>
    <w:rsid w:val="005652B5"/>
    <w:rsid w:val="00566D7B"/>
    <w:rsid w:val="00571E17"/>
    <w:rsid w:val="00575E67"/>
    <w:rsid w:val="00581F95"/>
    <w:rsid w:val="00592C85"/>
    <w:rsid w:val="005A0426"/>
    <w:rsid w:val="005A0BF3"/>
    <w:rsid w:val="005B3B29"/>
    <w:rsid w:val="005C4962"/>
    <w:rsid w:val="005E1CB9"/>
    <w:rsid w:val="005E2845"/>
    <w:rsid w:val="005E385D"/>
    <w:rsid w:val="005E3A1F"/>
    <w:rsid w:val="005F3BD7"/>
    <w:rsid w:val="005F4A4A"/>
    <w:rsid w:val="00610FBF"/>
    <w:rsid w:val="0061281C"/>
    <w:rsid w:val="006204E3"/>
    <w:rsid w:val="00623B92"/>
    <w:rsid w:val="00625707"/>
    <w:rsid w:val="00625C4E"/>
    <w:rsid w:val="00626622"/>
    <w:rsid w:val="0064298E"/>
    <w:rsid w:val="00660E44"/>
    <w:rsid w:val="00662947"/>
    <w:rsid w:val="00673B13"/>
    <w:rsid w:val="00677060"/>
    <w:rsid w:val="00682C71"/>
    <w:rsid w:val="0069594D"/>
    <w:rsid w:val="006B4C8B"/>
    <w:rsid w:val="006B7BE9"/>
    <w:rsid w:val="006C31A4"/>
    <w:rsid w:val="006C615B"/>
    <w:rsid w:val="006D67B5"/>
    <w:rsid w:val="006D7020"/>
    <w:rsid w:val="006E2856"/>
    <w:rsid w:val="006F1346"/>
    <w:rsid w:val="006F2F29"/>
    <w:rsid w:val="006F36DC"/>
    <w:rsid w:val="006F4268"/>
    <w:rsid w:val="00704ACC"/>
    <w:rsid w:val="0071391A"/>
    <w:rsid w:val="007211A6"/>
    <w:rsid w:val="00721EC9"/>
    <w:rsid w:val="00723E3D"/>
    <w:rsid w:val="00751235"/>
    <w:rsid w:val="00753CA8"/>
    <w:rsid w:val="00765EEE"/>
    <w:rsid w:val="007708DF"/>
    <w:rsid w:val="0077761F"/>
    <w:rsid w:val="007827FF"/>
    <w:rsid w:val="007C5F90"/>
    <w:rsid w:val="007D6BAB"/>
    <w:rsid w:val="007E1D7D"/>
    <w:rsid w:val="0080398C"/>
    <w:rsid w:val="00805576"/>
    <w:rsid w:val="00807A7D"/>
    <w:rsid w:val="00833A8D"/>
    <w:rsid w:val="0083771E"/>
    <w:rsid w:val="00843A24"/>
    <w:rsid w:val="00844316"/>
    <w:rsid w:val="00850B29"/>
    <w:rsid w:val="0085230E"/>
    <w:rsid w:val="00864D2E"/>
    <w:rsid w:val="008651A2"/>
    <w:rsid w:val="00872DA8"/>
    <w:rsid w:val="008A4D07"/>
    <w:rsid w:val="008B0515"/>
    <w:rsid w:val="008D7A9D"/>
    <w:rsid w:val="008E29FC"/>
    <w:rsid w:val="008E7D76"/>
    <w:rsid w:val="00902990"/>
    <w:rsid w:val="00935413"/>
    <w:rsid w:val="00937C4D"/>
    <w:rsid w:val="0095065D"/>
    <w:rsid w:val="00960C91"/>
    <w:rsid w:val="00991B56"/>
    <w:rsid w:val="0099702D"/>
    <w:rsid w:val="009A1FCE"/>
    <w:rsid w:val="009A48FE"/>
    <w:rsid w:val="009B4018"/>
    <w:rsid w:val="009C0D26"/>
    <w:rsid w:val="009C1EBF"/>
    <w:rsid w:val="009C52C9"/>
    <w:rsid w:val="009E0266"/>
    <w:rsid w:val="009E2BE9"/>
    <w:rsid w:val="009E31B4"/>
    <w:rsid w:val="009E602E"/>
    <w:rsid w:val="009E6A7E"/>
    <w:rsid w:val="009F0880"/>
    <w:rsid w:val="009F68FA"/>
    <w:rsid w:val="00A212F5"/>
    <w:rsid w:val="00A23476"/>
    <w:rsid w:val="00A413C0"/>
    <w:rsid w:val="00A61693"/>
    <w:rsid w:val="00A67189"/>
    <w:rsid w:val="00A760F3"/>
    <w:rsid w:val="00A7612E"/>
    <w:rsid w:val="00A90B37"/>
    <w:rsid w:val="00A977A1"/>
    <w:rsid w:val="00AA5628"/>
    <w:rsid w:val="00AC1046"/>
    <w:rsid w:val="00AC747E"/>
    <w:rsid w:val="00AF46CD"/>
    <w:rsid w:val="00AF6BED"/>
    <w:rsid w:val="00AF6D46"/>
    <w:rsid w:val="00B0661C"/>
    <w:rsid w:val="00B14097"/>
    <w:rsid w:val="00B32589"/>
    <w:rsid w:val="00B34899"/>
    <w:rsid w:val="00B376B3"/>
    <w:rsid w:val="00B74D8E"/>
    <w:rsid w:val="00B7679B"/>
    <w:rsid w:val="00B81190"/>
    <w:rsid w:val="00B91427"/>
    <w:rsid w:val="00BA106D"/>
    <w:rsid w:val="00BA5874"/>
    <w:rsid w:val="00BA7953"/>
    <w:rsid w:val="00BB679E"/>
    <w:rsid w:val="00BE7B6D"/>
    <w:rsid w:val="00BE7D63"/>
    <w:rsid w:val="00C03267"/>
    <w:rsid w:val="00C04FFF"/>
    <w:rsid w:val="00C10F14"/>
    <w:rsid w:val="00C11CE5"/>
    <w:rsid w:val="00C1662D"/>
    <w:rsid w:val="00C21D29"/>
    <w:rsid w:val="00C236E1"/>
    <w:rsid w:val="00C35AD0"/>
    <w:rsid w:val="00C436EE"/>
    <w:rsid w:val="00C5046A"/>
    <w:rsid w:val="00C740F4"/>
    <w:rsid w:val="00C75086"/>
    <w:rsid w:val="00C76BF2"/>
    <w:rsid w:val="00C771E7"/>
    <w:rsid w:val="00C905C0"/>
    <w:rsid w:val="00C9619C"/>
    <w:rsid w:val="00C96D87"/>
    <w:rsid w:val="00CA4270"/>
    <w:rsid w:val="00CB5DDC"/>
    <w:rsid w:val="00CB798A"/>
    <w:rsid w:val="00CC734D"/>
    <w:rsid w:val="00CD1D70"/>
    <w:rsid w:val="00CD5881"/>
    <w:rsid w:val="00CD5CB3"/>
    <w:rsid w:val="00CE32B4"/>
    <w:rsid w:val="00D01180"/>
    <w:rsid w:val="00D16B2C"/>
    <w:rsid w:val="00D25A7C"/>
    <w:rsid w:val="00D27666"/>
    <w:rsid w:val="00D308C7"/>
    <w:rsid w:val="00D37CF7"/>
    <w:rsid w:val="00D4046F"/>
    <w:rsid w:val="00D56CDC"/>
    <w:rsid w:val="00D91EBB"/>
    <w:rsid w:val="00DB0574"/>
    <w:rsid w:val="00DB7FE4"/>
    <w:rsid w:val="00DD2765"/>
    <w:rsid w:val="00DD3BC2"/>
    <w:rsid w:val="00DD4A3D"/>
    <w:rsid w:val="00DE2306"/>
    <w:rsid w:val="00DE6F91"/>
    <w:rsid w:val="00DF7F04"/>
    <w:rsid w:val="00E1228A"/>
    <w:rsid w:val="00E13C39"/>
    <w:rsid w:val="00E17BA4"/>
    <w:rsid w:val="00E21D3D"/>
    <w:rsid w:val="00E42B29"/>
    <w:rsid w:val="00E4569D"/>
    <w:rsid w:val="00E63306"/>
    <w:rsid w:val="00E73EBE"/>
    <w:rsid w:val="00E82DF8"/>
    <w:rsid w:val="00E90195"/>
    <w:rsid w:val="00E94F57"/>
    <w:rsid w:val="00EC657C"/>
    <w:rsid w:val="00EE04B5"/>
    <w:rsid w:val="00EF1526"/>
    <w:rsid w:val="00EF3D79"/>
    <w:rsid w:val="00F1003C"/>
    <w:rsid w:val="00F10B98"/>
    <w:rsid w:val="00F31869"/>
    <w:rsid w:val="00F36A0A"/>
    <w:rsid w:val="00F53045"/>
    <w:rsid w:val="00F56B05"/>
    <w:rsid w:val="00F76D04"/>
    <w:rsid w:val="00F7764F"/>
    <w:rsid w:val="00F913BD"/>
    <w:rsid w:val="00FA0C3C"/>
    <w:rsid w:val="00FB1EB6"/>
    <w:rsid w:val="00FB2362"/>
    <w:rsid w:val="00FB4FF0"/>
    <w:rsid w:val="00FC1F0B"/>
    <w:rsid w:val="00FC4EEE"/>
    <w:rsid w:val="00FD23F3"/>
    <w:rsid w:val="00FE1867"/>
    <w:rsid w:val="00FE3514"/>
    <w:rsid w:val="00FE492D"/>
    <w:rsid w:val="00FF77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33AC97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lumns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EC9"/>
    <w:pPr>
      <w:spacing w:before="240" w:after="240" w:line="360" w:lineRule="auto"/>
    </w:pPr>
    <w:rPr>
      <w:lang w:val="en-GB"/>
    </w:rPr>
  </w:style>
  <w:style w:type="paragraph" w:styleId="Heading1">
    <w:name w:val="heading 1"/>
    <w:basedOn w:val="Normal"/>
    <w:next w:val="Normal"/>
    <w:link w:val="Heading1Char"/>
    <w:uiPriority w:val="9"/>
    <w:qFormat/>
    <w:rsid w:val="00721EC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53CA8"/>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753CA8"/>
    <w:pPr>
      <w:keepNext/>
      <w:keepLines/>
      <w:spacing w:before="200" w:after="0"/>
      <w:outlineLvl w:val="2"/>
    </w:pPr>
    <w:rPr>
      <w:rFonts w:asciiTheme="majorHAnsi" w:eastAsiaTheme="majorEastAsia" w:hAnsiTheme="majorHAnsi" w:cstheme="majorBidi"/>
      <w:b/>
      <w:bCs/>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11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190"/>
    <w:rPr>
      <w:rFonts w:ascii="Lucida Grande" w:hAnsi="Lucida Grande" w:cs="Lucida Grande"/>
      <w:sz w:val="18"/>
      <w:szCs w:val="18"/>
    </w:rPr>
  </w:style>
  <w:style w:type="character" w:customStyle="1" w:styleId="Heading1Char">
    <w:name w:val="Heading 1 Char"/>
    <w:basedOn w:val="DefaultParagraphFont"/>
    <w:link w:val="Heading1"/>
    <w:uiPriority w:val="9"/>
    <w:rsid w:val="00721EC9"/>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721EC9"/>
    <w:rPr>
      <w:color w:val="0000FF" w:themeColor="hyperlink"/>
      <w:u w:val="single"/>
    </w:rPr>
  </w:style>
  <w:style w:type="character" w:customStyle="1" w:styleId="Heading2Char">
    <w:name w:val="Heading 2 Char"/>
    <w:basedOn w:val="DefaultParagraphFont"/>
    <w:link w:val="Heading2"/>
    <w:uiPriority w:val="9"/>
    <w:rsid w:val="00753CA8"/>
    <w:rPr>
      <w:rFonts w:asciiTheme="majorHAnsi" w:eastAsiaTheme="majorEastAsia" w:hAnsiTheme="majorHAnsi" w:cstheme="majorBidi"/>
      <w:b/>
      <w:bCs/>
      <w:color w:val="4F81BD" w:themeColor="accent1"/>
      <w:sz w:val="28"/>
      <w:szCs w:val="26"/>
      <w:lang w:val="en-GB"/>
    </w:rPr>
  </w:style>
  <w:style w:type="character" w:customStyle="1" w:styleId="Heading3Char">
    <w:name w:val="Heading 3 Char"/>
    <w:basedOn w:val="DefaultParagraphFont"/>
    <w:link w:val="Heading3"/>
    <w:uiPriority w:val="9"/>
    <w:rsid w:val="00753CA8"/>
    <w:rPr>
      <w:rFonts w:asciiTheme="majorHAnsi" w:eastAsiaTheme="majorEastAsia" w:hAnsiTheme="majorHAnsi" w:cstheme="majorBidi"/>
      <w:b/>
      <w:bCs/>
      <w:i/>
      <w:color w:val="4F81BD" w:themeColor="accent1"/>
      <w:lang w:val="en-GB"/>
    </w:rPr>
  </w:style>
  <w:style w:type="table" w:styleId="TableColumns4">
    <w:name w:val="Table Columns 4"/>
    <w:basedOn w:val="TableNormal"/>
    <w:rsid w:val="00EF3D79"/>
    <w:pPr>
      <w:spacing w:line="360" w:lineRule="auto"/>
    </w:pPr>
    <w:rPr>
      <w:rFonts w:ascii="Times New Roman" w:eastAsia="Times New Roman" w:hAnsi="Times New Roman" w:cs="Times New Roman"/>
      <w:sz w:val="20"/>
      <w:szCs w:val="20"/>
      <w:lang w:val="en-IE" w:eastAsia="en-IE"/>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paragraph" w:styleId="Footer">
    <w:name w:val="footer"/>
    <w:basedOn w:val="Normal"/>
    <w:link w:val="FooterChar"/>
    <w:uiPriority w:val="99"/>
    <w:unhideWhenUsed/>
    <w:rsid w:val="006F2F29"/>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6F2F29"/>
    <w:rPr>
      <w:lang w:val="en-GB"/>
    </w:rPr>
  </w:style>
  <w:style w:type="character" w:styleId="PageNumber">
    <w:name w:val="page number"/>
    <w:basedOn w:val="DefaultParagraphFont"/>
    <w:uiPriority w:val="99"/>
    <w:semiHidden/>
    <w:unhideWhenUsed/>
    <w:rsid w:val="006F2F29"/>
  </w:style>
  <w:style w:type="paragraph" w:styleId="Header">
    <w:name w:val="header"/>
    <w:basedOn w:val="Normal"/>
    <w:link w:val="HeaderChar"/>
    <w:uiPriority w:val="99"/>
    <w:unhideWhenUsed/>
    <w:rsid w:val="00F913BD"/>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F913BD"/>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Columns 4"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1EC9"/>
    <w:pPr>
      <w:spacing w:before="240" w:after="240" w:line="360" w:lineRule="auto"/>
    </w:pPr>
    <w:rPr>
      <w:lang w:val="en-GB"/>
    </w:rPr>
  </w:style>
  <w:style w:type="paragraph" w:styleId="Heading1">
    <w:name w:val="heading 1"/>
    <w:basedOn w:val="Normal"/>
    <w:next w:val="Normal"/>
    <w:link w:val="Heading1Char"/>
    <w:uiPriority w:val="9"/>
    <w:qFormat/>
    <w:rsid w:val="00721EC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53CA8"/>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753CA8"/>
    <w:pPr>
      <w:keepNext/>
      <w:keepLines/>
      <w:spacing w:before="200" w:after="0"/>
      <w:outlineLvl w:val="2"/>
    </w:pPr>
    <w:rPr>
      <w:rFonts w:asciiTheme="majorHAnsi" w:eastAsiaTheme="majorEastAsia" w:hAnsiTheme="majorHAnsi" w:cstheme="majorBidi"/>
      <w:b/>
      <w:bCs/>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11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190"/>
    <w:rPr>
      <w:rFonts w:ascii="Lucida Grande" w:hAnsi="Lucida Grande" w:cs="Lucida Grande"/>
      <w:sz w:val="18"/>
      <w:szCs w:val="18"/>
    </w:rPr>
  </w:style>
  <w:style w:type="character" w:customStyle="1" w:styleId="Heading1Char">
    <w:name w:val="Heading 1 Char"/>
    <w:basedOn w:val="DefaultParagraphFont"/>
    <w:link w:val="Heading1"/>
    <w:uiPriority w:val="9"/>
    <w:rsid w:val="00721EC9"/>
    <w:rPr>
      <w:rFonts w:asciiTheme="majorHAnsi" w:eastAsiaTheme="majorEastAsia" w:hAnsiTheme="majorHAnsi" w:cstheme="majorBidi"/>
      <w:b/>
      <w:bCs/>
      <w:color w:val="345A8A" w:themeColor="accent1" w:themeShade="B5"/>
      <w:sz w:val="32"/>
      <w:szCs w:val="32"/>
      <w:lang w:val="en-GB"/>
    </w:rPr>
  </w:style>
  <w:style w:type="character" w:styleId="Hyperlink">
    <w:name w:val="Hyperlink"/>
    <w:basedOn w:val="DefaultParagraphFont"/>
    <w:uiPriority w:val="99"/>
    <w:unhideWhenUsed/>
    <w:rsid w:val="00721EC9"/>
    <w:rPr>
      <w:color w:val="0000FF" w:themeColor="hyperlink"/>
      <w:u w:val="single"/>
    </w:rPr>
  </w:style>
  <w:style w:type="character" w:customStyle="1" w:styleId="Heading2Char">
    <w:name w:val="Heading 2 Char"/>
    <w:basedOn w:val="DefaultParagraphFont"/>
    <w:link w:val="Heading2"/>
    <w:uiPriority w:val="9"/>
    <w:rsid w:val="00753CA8"/>
    <w:rPr>
      <w:rFonts w:asciiTheme="majorHAnsi" w:eastAsiaTheme="majorEastAsia" w:hAnsiTheme="majorHAnsi" w:cstheme="majorBidi"/>
      <w:b/>
      <w:bCs/>
      <w:color w:val="4F81BD" w:themeColor="accent1"/>
      <w:sz w:val="28"/>
      <w:szCs w:val="26"/>
      <w:lang w:val="en-GB"/>
    </w:rPr>
  </w:style>
  <w:style w:type="character" w:customStyle="1" w:styleId="Heading3Char">
    <w:name w:val="Heading 3 Char"/>
    <w:basedOn w:val="DefaultParagraphFont"/>
    <w:link w:val="Heading3"/>
    <w:uiPriority w:val="9"/>
    <w:rsid w:val="00753CA8"/>
    <w:rPr>
      <w:rFonts w:asciiTheme="majorHAnsi" w:eastAsiaTheme="majorEastAsia" w:hAnsiTheme="majorHAnsi" w:cstheme="majorBidi"/>
      <w:b/>
      <w:bCs/>
      <w:i/>
      <w:color w:val="4F81BD" w:themeColor="accent1"/>
      <w:lang w:val="en-GB"/>
    </w:rPr>
  </w:style>
  <w:style w:type="table" w:styleId="TableColumns4">
    <w:name w:val="Table Columns 4"/>
    <w:basedOn w:val="TableNormal"/>
    <w:rsid w:val="00EF3D79"/>
    <w:pPr>
      <w:spacing w:line="360" w:lineRule="auto"/>
    </w:pPr>
    <w:rPr>
      <w:rFonts w:ascii="Times New Roman" w:eastAsia="Times New Roman" w:hAnsi="Times New Roman" w:cs="Times New Roman"/>
      <w:sz w:val="20"/>
      <w:szCs w:val="20"/>
      <w:lang w:val="en-IE" w:eastAsia="en-IE"/>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paragraph" w:styleId="Footer">
    <w:name w:val="footer"/>
    <w:basedOn w:val="Normal"/>
    <w:link w:val="FooterChar"/>
    <w:uiPriority w:val="99"/>
    <w:unhideWhenUsed/>
    <w:rsid w:val="006F2F29"/>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6F2F29"/>
    <w:rPr>
      <w:lang w:val="en-GB"/>
    </w:rPr>
  </w:style>
  <w:style w:type="character" w:styleId="PageNumber">
    <w:name w:val="page number"/>
    <w:basedOn w:val="DefaultParagraphFont"/>
    <w:uiPriority w:val="99"/>
    <w:semiHidden/>
    <w:unhideWhenUsed/>
    <w:rsid w:val="006F2F29"/>
  </w:style>
  <w:style w:type="paragraph" w:styleId="Header">
    <w:name w:val="header"/>
    <w:basedOn w:val="Normal"/>
    <w:link w:val="HeaderChar"/>
    <w:uiPriority w:val="99"/>
    <w:unhideWhenUsed/>
    <w:rsid w:val="00F913BD"/>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F913B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966488">
      <w:bodyDiv w:val="1"/>
      <w:marLeft w:val="0"/>
      <w:marRight w:val="0"/>
      <w:marTop w:val="0"/>
      <w:marBottom w:val="0"/>
      <w:divBdr>
        <w:top w:val="none" w:sz="0" w:space="0" w:color="auto"/>
        <w:left w:val="none" w:sz="0" w:space="0" w:color="auto"/>
        <w:bottom w:val="none" w:sz="0" w:space="0" w:color="auto"/>
        <w:right w:val="none" w:sz="0" w:space="0" w:color="auto"/>
      </w:divBdr>
    </w:div>
    <w:div w:id="1115947732">
      <w:bodyDiv w:val="1"/>
      <w:marLeft w:val="0"/>
      <w:marRight w:val="0"/>
      <w:marTop w:val="0"/>
      <w:marBottom w:val="0"/>
      <w:divBdr>
        <w:top w:val="none" w:sz="0" w:space="0" w:color="auto"/>
        <w:left w:val="none" w:sz="0" w:space="0" w:color="auto"/>
        <w:bottom w:val="none" w:sz="0" w:space="0" w:color="auto"/>
        <w:right w:val="none" w:sz="0" w:space="0" w:color="auto"/>
      </w:divBdr>
    </w:div>
    <w:div w:id="16147013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finance.gov.ie/documents/publications/reports/2011/deptreview.pdf" TargetMode="External"/><Relationship Id="rId21" Type="http://schemas.openxmlformats.org/officeDocument/2006/relationships/hyperlink" Target="http://www.ucd.ie/geary/static/publications/workingpapers/gearywp200909.pdf" TargetMode="External"/><Relationship Id="rId22" Type="http://schemas.openxmlformats.org/officeDocument/2006/relationships/hyperlink" Target="http://www.socialjustice.ie/sites/default/files/attach/publication/3573/budget2015analysisandcritiqueprint.pdf" TargetMode="External"/><Relationship Id="rId23" Type="http://schemas.openxmlformats.org/officeDocument/2006/relationships/hyperlink" Target="http://www.djei.ie/publications/corporate/2009/volume1.pdf" TargetMode="Externa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package" Target="embeddings/Microsoft_Excel_Sheet1.xlsx"/><Relationship Id="rId11" Type="http://schemas.openxmlformats.org/officeDocument/2006/relationships/image" Target="media/image2.png"/><Relationship Id="rId12" Type="http://schemas.openxmlformats.org/officeDocument/2006/relationships/package" Target="embeddings/Microsoft_Excel_Sheet2.xlsx"/><Relationship Id="rId13" Type="http://schemas.openxmlformats.org/officeDocument/2006/relationships/image" Target="media/image3.png"/><Relationship Id="rId14" Type="http://schemas.openxmlformats.org/officeDocument/2006/relationships/package" Target="embeddings/Microsoft_Excel_Sheet3.xlsx"/><Relationship Id="rId15" Type="http://schemas.openxmlformats.org/officeDocument/2006/relationships/hyperlink" Target="http://www.esri.ie/UserFiles/publications/QEC2013Win_SA_Callan.pdf" TargetMode="External"/><Relationship Id="rId16" Type="http://schemas.openxmlformats.org/officeDocument/2006/relationships/hyperlink" Target="http://soc.kuleuven.be/io/cost/" TargetMode="External"/><Relationship Id="rId17" Type="http://schemas.openxmlformats.org/officeDocument/2006/relationships/hyperlink" Target="http://ideas.repec.org/p/ucd/wpaper/201207.html" TargetMode="External"/><Relationship Id="rId18" Type="http://schemas.openxmlformats.org/officeDocument/2006/relationships/hyperlink" Target="http://www.ucd.ie/geary/static/publications/workingpapers/gearywp201315.pdf" TargetMode="External"/><Relationship Id="rId19" Type="http://schemas.openxmlformats.org/officeDocument/2006/relationships/hyperlink" Target="http://www.centralbank.ie/frame_main.asp?pg=nws%5Farticle%2Easp%3Fid%3D518&amp;nv=nws_nav.asp"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Niamh.Hardiman@ucd.ie" TargetMode="External"/><Relationship Id="rId8" Type="http://schemas.openxmlformats.org/officeDocument/2006/relationships/hyperlink" Target="http://www.isad.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9</TotalTime>
  <Pages>14</Pages>
  <Words>15932</Words>
  <Characters>90816</Characters>
  <Application>Microsoft Macintosh Word</Application>
  <DocSecurity>0</DocSecurity>
  <Lines>756</Lines>
  <Paragraphs>213</Paragraphs>
  <ScaleCrop>false</ScaleCrop>
  <Company/>
  <LinksUpToDate>false</LinksUpToDate>
  <CharactersWithSpaces>106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mh Hardiman</dc:creator>
  <cp:keywords/>
  <dc:description/>
  <cp:lastModifiedBy>Niamh Hardiman</cp:lastModifiedBy>
  <cp:revision>259</cp:revision>
  <dcterms:created xsi:type="dcterms:W3CDTF">2014-12-16T13:14:00Z</dcterms:created>
  <dcterms:modified xsi:type="dcterms:W3CDTF">2017-10-18T08:40:00Z</dcterms:modified>
</cp:coreProperties>
</file>